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1B80" w:rsidRPr="00671705" w:rsidRDefault="00435460">
      <w:pPr>
        <w:pStyle w:val="Title"/>
        <w:rPr>
          <w:b/>
        </w:rPr>
      </w:pPr>
      <w:r w:rsidRPr="00671705">
        <w:rPr>
          <w:b/>
        </w:rPr>
        <w:t xml:space="preserve">Final Report: Very High Resolution Remote Sensing of </w:t>
      </w:r>
      <w:r w:rsidRPr="00671705">
        <w:rPr>
          <w:b/>
          <w:i/>
          <w:iCs/>
        </w:rPr>
        <w:t>Portulacaria Afra</w:t>
      </w:r>
      <w:r w:rsidRPr="00671705">
        <w:rPr>
          <w:b/>
        </w:rPr>
        <w:t xml:space="preserve"> Canopy Cover</w:t>
      </w:r>
    </w:p>
    <w:p w:rsidR="00435460" w:rsidRPr="00671705" w:rsidRDefault="00435460" w:rsidP="00435460"/>
    <w:p w:rsidR="00435460" w:rsidRPr="00671705" w:rsidRDefault="00435460" w:rsidP="00435460">
      <w:pPr>
        <w:rPr>
          <w:b/>
          <w:sz w:val="28"/>
        </w:rPr>
      </w:pPr>
      <w:r w:rsidRPr="00671705">
        <w:rPr>
          <w:b/>
          <w:sz w:val="28"/>
        </w:rPr>
        <w:t>Dugal Harris, September 2014</w:t>
      </w:r>
    </w:p>
    <w:p w:rsidR="00E20697" w:rsidRPr="00671705" w:rsidRDefault="0086457F" w:rsidP="00E20697">
      <w:pPr>
        <w:pStyle w:val="Heading1"/>
      </w:pPr>
      <w:r w:rsidRPr="00671705">
        <w:t>Introduction</w:t>
      </w:r>
    </w:p>
    <w:p w:rsidR="001914D6" w:rsidRPr="00671705" w:rsidRDefault="001914D6" w:rsidP="00E20697">
      <w:pPr>
        <w:jc w:val="both"/>
      </w:pPr>
      <w:r w:rsidRPr="00671705">
        <w:t>Subtropical thicket has been degraded by overgrazing throughout much of its range in the Eastern Cape and Little Karoo</w:t>
      </w:r>
      <w:r w:rsidR="00AD23B1" w:rsidRPr="00671705">
        <w:t xml:space="preserve"> </w:t>
      </w:r>
      <w:r w:rsidR="00AD23B1" w:rsidRPr="00671705">
        <w:fldChar w:fldCharType="begin" w:fldLock="1"/>
      </w:r>
      <w:r w:rsidR="00352986">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3",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arais, Cowling &amp; Powell 2009; Sigwela et al. 2009; Mills et al. 2005)" }, "properties" : { "noteIndex" : 0 }, "schema" : "https://github.com/citation-style-language/schema/raw/master/csl-citation.json" }</w:instrText>
      </w:r>
      <w:r w:rsidR="00AD23B1" w:rsidRPr="00671705">
        <w:fldChar w:fldCharType="separate"/>
      </w:r>
      <w:r w:rsidR="00AD23B1" w:rsidRPr="00671705">
        <w:rPr>
          <w:noProof/>
        </w:rPr>
        <w:t>(Marais, Cowling &amp; Powell 2009; Sigwela et al. 2009; Mills et al. 2005)</w:t>
      </w:r>
      <w:r w:rsidR="00AD23B1" w:rsidRPr="00671705">
        <w:fldChar w:fldCharType="end"/>
      </w:r>
      <w:r w:rsidRPr="00671705">
        <w:t>.  There is substantial interest in thicket restoration and a growing body of research.  There are numerous benefits to the restoration of degraded thicket habitat</w:t>
      </w:r>
      <w:r w:rsidR="0086457F" w:rsidRPr="00671705">
        <w:t xml:space="preserve"> through planting </w:t>
      </w:r>
      <w:r w:rsidR="0086457F" w:rsidRPr="00671705">
        <w:rPr>
          <w:i/>
        </w:rPr>
        <w:t>P. afra</w:t>
      </w:r>
      <w:r w:rsidRPr="00671705">
        <w:t>.  These include im</w:t>
      </w:r>
      <w:r w:rsidR="0086457F" w:rsidRPr="00671705">
        <w:t>proved soil fertility and water retention</w:t>
      </w:r>
      <w:r w:rsidRPr="00671705">
        <w:t xml:space="preserve">, </w:t>
      </w:r>
      <w:r w:rsidR="0086457F" w:rsidRPr="00671705">
        <w:t xml:space="preserve">restoration of biodiversity, </w:t>
      </w:r>
      <w:r w:rsidRPr="00671705">
        <w:t xml:space="preserve">potential for the generation of carbon credits due to </w:t>
      </w:r>
      <w:r w:rsidRPr="00671705">
        <w:rPr>
          <w:i/>
        </w:rPr>
        <w:t>P. afra’s</w:t>
      </w:r>
      <w:r w:rsidRPr="00671705">
        <w:t xml:space="preserve"> high </w:t>
      </w:r>
      <w:r w:rsidR="0086457F" w:rsidRPr="00671705">
        <w:t xml:space="preserve">carbon </w:t>
      </w:r>
      <w:r w:rsidRPr="00671705">
        <w:t xml:space="preserve">sequestration </w:t>
      </w:r>
      <w:r w:rsidR="0086457F" w:rsidRPr="00671705">
        <w:t>capability</w:t>
      </w:r>
      <w:r w:rsidR="008C39FB" w:rsidRPr="00671705">
        <w:t>,</w:t>
      </w:r>
      <w:r w:rsidR="0086457F" w:rsidRPr="00671705">
        <w:t xml:space="preserve"> and generation of employment in impoverished areas</w:t>
      </w:r>
      <w:r w:rsidR="00AD23B1" w:rsidRPr="00671705">
        <w:t xml:space="preserve"> </w:t>
      </w:r>
      <w:r w:rsidR="00AD23B1" w:rsidRPr="00671705">
        <w:fldChar w:fldCharType="begin" w:fldLock="1"/>
      </w:r>
      <w:r w:rsidR="00352986">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2",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        \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3",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3",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4", "itemData" : { "author" : [ { "dropping-particle" : "", "family" : "Mills", "given" : "Anthony J.", "non-dropping-particle" : "", "parse-names" : false, "suffix" : "" }, { "dropping-particle" : "", "family" : "Cowling", "given" : "Richard M.", "non-dropping-particle" : "", "parse-names" : false, "suffix" : "" } ], "container-title" : "Restoration Ecology", "id" : "ITEM-4",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previouslyFormattedCitation" : "(Van der Vyver et al. 2013; Van Luijk et al. 2013; Mills et al. 2010; Mills &amp; Cowling 2006)" }, "properties" : { "noteIndex" : 0 }, "schema" : "https://github.com/citation-style-language/schema/raw/master/csl-citation.json" }</w:instrText>
      </w:r>
      <w:r w:rsidR="00AD23B1" w:rsidRPr="00671705">
        <w:fldChar w:fldCharType="separate"/>
      </w:r>
      <w:r w:rsidR="003A62E3" w:rsidRPr="00671705">
        <w:rPr>
          <w:noProof/>
        </w:rPr>
        <w:t>(Van der Vyver et al. 2013; Van Luijk et al. 2013; Mills et al. 2010; Mills &amp; Cowling 2006)</w:t>
      </w:r>
      <w:r w:rsidR="00AD23B1" w:rsidRPr="00671705">
        <w:fldChar w:fldCharType="end"/>
      </w:r>
      <w:r w:rsidR="0086457F" w:rsidRPr="00671705">
        <w:t>.</w:t>
      </w:r>
      <w:r w:rsidRPr="00671705">
        <w:t xml:space="preserve">  At present, VHR c</w:t>
      </w:r>
      <w:r w:rsidR="00FB5FDB" w:rsidRPr="00671705">
        <w:t xml:space="preserve">anopy cover maps of </w:t>
      </w:r>
      <w:r w:rsidR="00FB5FDB" w:rsidRPr="00671705">
        <w:rPr>
          <w:i/>
        </w:rPr>
        <w:t>P</w:t>
      </w:r>
      <w:r w:rsidRPr="00671705">
        <w:rPr>
          <w:i/>
        </w:rPr>
        <w:t>.</w:t>
      </w:r>
      <w:r w:rsidR="00FB5FDB" w:rsidRPr="00671705">
        <w:rPr>
          <w:i/>
        </w:rPr>
        <w:t xml:space="preserve"> </w:t>
      </w:r>
      <w:r w:rsidR="00671705" w:rsidRPr="00671705">
        <w:rPr>
          <w:i/>
        </w:rPr>
        <w:t>a</w:t>
      </w:r>
      <w:r w:rsidR="00FB5FDB" w:rsidRPr="00671705">
        <w:rPr>
          <w:i/>
        </w:rPr>
        <w:t>fra</w:t>
      </w:r>
      <w:r w:rsidR="00FB5FDB" w:rsidRPr="00671705">
        <w:t xml:space="preserve"> are required to assist with restoration work on private land in the Little Karoo.  </w:t>
      </w:r>
      <w:r w:rsidR="0086457F" w:rsidRPr="00671705">
        <w:t>Canopy cover is currently measured manually by visual inspection in the field.  This method is time-consuming</w:t>
      </w:r>
      <w:r w:rsidR="008C39FB" w:rsidRPr="00671705">
        <w:t>,</w:t>
      </w:r>
      <w:r w:rsidR="0086457F" w:rsidRPr="00671705">
        <w:t xml:space="preserve"> impractical for remote locations</w:t>
      </w:r>
      <w:r w:rsidR="008C39FB" w:rsidRPr="00671705">
        <w:t xml:space="preserve"> and prone to repeatability problems</w:t>
      </w:r>
      <w:r w:rsidR="0086457F" w:rsidRPr="00671705">
        <w:t xml:space="preserve">.   </w:t>
      </w:r>
    </w:p>
    <w:p w:rsidR="00AC19A1" w:rsidRPr="00671705" w:rsidRDefault="004B3FC6" w:rsidP="00AC19A1">
      <w:pPr>
        <w:jc w:val="both"/>
      </w:pPr>
      <w:r>
        <w:t>This</w:t>
      </w:r>
      <w:r w:rsidR="0086457F" w:rsidRPr="00671705">
        <w:t xml:space="preserve"> research sought to address the need for canopy cover maps through the development of a</w:t>
      </w:r>
      <w:r w:rsidR="00AC19A1" w:rsidRPr="00671705">
        <w:t xml:space="preserve"> per-pixel</w:t>
      </w:r>
      <w:r w:rsidR="0086457F" w:rsidRPr="00671705">
        <w:t xml:space="preserve"> </w:t>
      </w:r>
      <w:r w:rsidR="0086457F" w:rsidRPr="00671705">
        <w:rPr>
          <w:i/>
        </w:rPr>
        <w:t>P. afra</w:t>
      </w:r>
      <w:r w:rsidR="0086457F" w:rsidRPr="00671705">
        <w:t xml:space="preserve"> classifier </w:t>
      </w:r>
      <w:r w:rsidR="00AC19A1" w:rsidRPr="00671705">
        <w:t>for</w:t>
      </w:r>
      <w:r w:rsidR="0086457F" w:rsidRPr="00671705">
        <w:t xml:space="preserve"> 0.5m multi-spectral aerial imagery.  This imagery was obtained from National Geo-spatial Information (NGI) which flies aerial surveys of South Africa roughly every three years and provides imagery free of charge to the public</w:t>
      </w:r>
      <w:r w:rsidR="003A62E3" w:rsidRPr="00671705">
        <w:t xml:space="preserve"> </w:t>
      </w:r>
      <w:r w:rsidR="003A62E3" w:rsidRPr="00671705">
        <w:fldChar w:fldCharType="begin" w:fldLock="1"/>
      </w:r>
      <w:r w:rsidR="00352986">
        <w:instrText>ADDIN CSL_CITATION { "citationItems" : [ { "id" : "ITEM-1", "itemData" : { "URL" : "http://www.ngi.gov.za/index.php/Image-tabs-home/national-aerial-photography-and-imagery-programme.html", "accessed" : { "date-parts" : [ [ "2012", "5", "22" ] ] }, "author" : [ { "dropping-particle" : "", "family" : "National Geo-spatial Information", "given" : "", "non-dropping-particle" : "", "parse-names" : false, "suffix" : "" } ], "container-title" : "Department of Rural Development and Land Reform (DRDLR)", "id" : "ITEM-1", "issued" : { "date-parts" : [ [ "2012" ] ] }, "title" : "National aerial photography and imagery programme", "type" : "webpage" }, "uris" : [ "http://www.mendeley.com/documents/?uuid=86728a70-21d6-486b-9c43-859854bb722a" ] } ], "mendeley" : { "previouslyFormattedCitation" : "(National Geo-spatial Information 2012)" }, "properties" : { "noteIndex" : 0 }, "schema" : "https://github.com/citation-style-language/schema/raw/master/csl-citation.json" }</w:instrText>
      </w:r>
      <w:r w:rsidR="003A62E3" w:rsidRPr="00671705">
        <w:fldChar w:fldCharType="separate"/>
      </w:r>
      <w:r w:rsidR="003A62E3" w:rsidRPr="00671705">
        <w:rPr>
          <w:noProof/>
        </w:rPr>
        <w:t>(National Geo-spatial Information 2012)</w:t>
      </w:r>
      <w:r w:rsidR="003A62E3" w:rsidRPr="00671705">
        <w:fldChar w:fldCharType="end"/>
      </w:r>
      <w:r w:rsidR="0086457F" w:rsidRPr="00671705">
        <w:t xml:space="preserve">.  A portion of the Little Karoo, as shown in </w:t>
      </w:r>
      <w:r w:rsidR="0086457F" w:rsidRPr="00671705">
        <w:fldChar w:fldCharType="begin"/>
      </w:r>
      <w:r w:rsidR="0086457F" w:rsidRPr="00671705">
        <w:instrText xml:space="preserve"> REF _Ref392330397 \h </w:instrText>
      </w:r>
      <w:r w:rsidR="0086457F" w:rsidRPr="00671705">
        <w:fldChar w:fldCharType="separate"/>
      </w:r>
      <w:r w:rsidR="00AB7306" w:rsidRPr="00671705">
        <w:t xml:space="preserve">Figure </w:t>
      </w:r>
      <w:r w:rsidR="00AB7306">
        <w:rPr>
          <w:noProof/>
        </w:rPr>
        <w:t>1</w:t>
      </w:r>
      <w:r w:rsidR="00AB7306" w:rsidRPr="00671705">
        <w:t>.</w:t>
      </w:r>
      <w:r w:rsidR="00AB7306">
        <w:rPr>
          <w:noProof/>
        </w:rPr>
        <w:t>1</w:t>
      </w:r>
      <w:r w:rsidR="0086457F" w:rsidRPr="00671705">
        <w:fldChar w:fldCharType="end"/>
      </w:r>
      <w:r w:rsidR="0086457F" w:rsidRPr="00671705">
        <w:t xml:space="preserve">, was chosen as the study area.  This area contains all of the biomes and nine of the ten habitat types that support </w:t>
      </w:r>
      <w:r w:rsidR="0086457F" w:rsidRPr="00671705">
        <w:rPr>
          <w:i/>
        </w:rPr>
        <w:t>P. afra</w:t>
      </w:r>
      <w:r w:rsidR="003A62E3" w:rsidRPr="00671705">
        <w:rPr>
          <w:i/>
        </w:rPr>
        <w:t xml:space="preserve"> </w:t>
      </w:r>
      <w:r w:rsidR="003A62E3" w:rsidRPr="00671705">
        <w:fldChar w:fldCharType="begin" w:fldLock="1"/>
      </w:r>
      <w:r w:rsidR="0035298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sidR="003A62E3" w:rsidRPr="00671705">
        <w:fldChar w:fldCharType="separate"/>
      </w:r>
      <w:r w:rsidR="003A62E3" w:rsidRPr="00671705">
        <w:rPr>
          <w:noProof/>
        </w:rPr>
        <w:t>(Vlok, Cowling &amp; Wolf 2005)</w:t>
      </w:r>
      <w:r w:rsidR="003A62E3" w:rsidRPr="00671705">
        <w:fldChar w:fldCharType="end"/>
      </w:r>
      <w:r w:rsidR="0086457F" w:rsidRPr="00671705">
        <w:rPr>
          <w:i/>
        </w:rPr>
        <w:t>.</w:t>
      </w:r>
      <w:r w:rsidR="0086457F" w:rsidRPr="00671705">
        <w:t xml:space="preserve">  It also consists of four different aerial survey jobs, flown at different times.  High resolution remote sensing of vegetation over large spatial extents is still a relatively unexplored area of research, especially in arid areas</w:t>
      </w:r>
      <w:r>
        <w:t xml:space="preserve"> </w:t>
      </w:r>
      <w:r>
        <w:fldChar w:fldCharType="begin" w:fldLock="1"/>
      </w:r>
      <w:r w:rsidR="00352986">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mendeley" : { "previouslyFormattedCitation" : "(Eisfelder, Kuenzer &amp; Dech 2012)" }, "properties" : { "noteIndex" : 0 }, "schema" : "https://github.com/citation-style-language/schema/raw/master/csl-citation.json" }</w:instrText>
      </w:r>
      <w:r>
        <w:fldChar w:fldCharType="separate"/>
      </w:r>
      <w:r w:rsidRPr="004B3FC6">
        <w:rPr>
          <w:noProof/>
        </w:rPr>
        <w:t>(Eisfelder, Kuenzer &amp; Dech 2012)</w:t>
      </w:r>
      <w:r>
        <w:fldChar w:fldCharType="end"/>
      </w:r>
      <w:r w:rsidR="0086457F" w:rsidRPr="00671705">
        <w:t xml:space="preserve">.  Variations in habitat and level of degradation, in addition to radiometric variations in the imagery, make this a challenging problem.  </w:t>
      </w:r>
    </w:p>
    <w:p w:rsidR="00815847" w:rsidRPr="00671705" w:rsidRDefault="00815847" w:rsidP="00AC19A1">
      <w:pPr>
        <w:jc w:val="both"/>
      </w:pPr>
    </w:p>
    <w:p w:rsidR="00A038DE" w:rsidRPr="00671705" w:rsidRDefault="00A038DE" w:rsidP="004B3FC6">
      <w:pPr>
        <w:keepNext/>
        <w:keepLines/>
      </w:pPr>
      <w:r w:rsidRPr="00671705">
        <w:rPr>
          <w:noProof/>
          <w:lang w:eastAsia="en-ZA"/>
        </w:rPr>
        <w:lastRenderedPageBreak/>
        <w:drawing>
          <wp:inline distT="0" distB="0" distL="0" distR="0" wp14:anchorId="6E9794F0" wp14:editId="4839B94B">
            <wp:extent cx="5484495" cy="3019554"/>
            <wp:effectExtent l="0" t="0" r="1905" b="9525"/>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7" cstate="print">
                      <a:extLst>
                        <a:ext uri="{28A0092B-C50C-407E-A947-70E740481C1C}">
                          <a14:useLocalDpi xmlns:a14="http://schemas.microsoft.com/office/drawing/2010/main" val="0"/>
                        </a:ext>
                      </a:extLst>
                    </a:blip>
                    <a:srcRect t="28690"/>
                    <a:stretch>
                      <a:fillRect/>
                    </a:stretch>
                  </pic:blipFill>
                  <pic:spPr bwMode="auto">
                    <a:xfrm>
                      <a:off x="0" y="0"/>
                      <a:ext cx="5535672" cy="3047730"/>
                    </a:xfrm>
                    <a:prstGeom prst="rect">
                      <a:avLst/>
                    </a:prstGeom>
                    <a:noFill/>
                    <a:ln>
                      <a:noFill/>
                    </a:ln>
                  </pic:spPr>
                </pic:pic>
              </a:graphicData>
            </a:graphic>
          </wp:inline>
        </w:drawing>
      </w:r>
    </w:p>
    <w:p w:rsidR="00A038DE" w:rsidRPr="00671705" w:rsidRDefault="00A038DE" w:rsidP="004B3FC6">
      <w:pPr>
        <w:pStyle w:val="Caption"/>
        <w:keepNext/>
        <w:keepLines/>
      </w:pPr>
      <w:bookmarkStart w:id="0" w:name="_Ref392330397"/>
      <w:bookmarkStart w:id="1" w:name="_Ref392330306"/>
      <w:bookmarkStart w:id="2" w:name="_Toc394582255"/>
      <w:bookmarkStart w:id="3" w:name="_Toc397361725"/>
      <w:r w:rsidRPr="00671705">
        <w:t xml:space="preserve">Figure </w:t>
      </w:r>
      <w:r w:rsidRPr="00671705">
        <w:fldChar w:fldCharType="begin"/>
      </w:r>
      <w:r w:rsidRPr="00671705">
        <w:instrText xml:space="preserve"> STYLEREF 1 \s </w:instrText>
      </w:r>
      <w:r w:rsidRPr="00671705">
        <w:fldChar w:fldCharType="separate"/>
      </w:r>
      <w:r w:rsidR="00AB7306">
        <w:rPr>
          <w:noProof/>
        </w:rPr>
        <w:t>1</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1</w:t>
      </w:r>
      <w:r w:rsidRPr="00671705">
        <w:fldChar w:fldCharType="end"/>
      </w:r>
      <w:bookmarkEnd w:id="0"/>
      <w:r w:rsidRPr="00671705">
        <w:t xml:space="preserve">  Little Karoo study area</w:t>
      </w:r>
      <w:bookmarkEnd w:id="1"/>
      <w:bookmarkEnd w:id="2"/>
      <w:bookmarkEnd w:id="3"/>
    </w:p>
    <w:p w:rsidR="00BA5D13" w:rsidRPr="00671705" w:rsidRDefault="00BA5D13" w:rsidP="00E20697">
      <w:pPr>
        <w:jc w:val="both"/>
      </w:pPr>
    </w:p>
    <w:p w:rsidR="00841B80" w:rsidRPr="00671705" w:rsidRDefault="00656837" w:rsidP="00435460">
      <w:pPr>
        <w:pStyle w:val="Heading1"/>
      </w:pPr>
      <w:r w:rsidRPr="00671705">
        <w:t>Image Calibration</w:t>
      </w:r>
    </w:p>
    <w:p w:rsidR="003659C1" w:rsidRPr="00671705" w:rsidRDefault="004B3FC6" w:rsidP="00E20697">
      <w:pPr>
        <w:jc w:val="both"/>
      </w:pPr>
      <w:r>
        <w:t>Q</w:t>
      </w:r>
      <w:r w:rsidR="003659C1" w:rsidRPr="00671705">
        <w:t>uantitative remote sensing over large spatial scales or at repeated time intervals requires radiometrically consistent imagery</w:t>
      </w:r>
      <w:r w:rsidR="007B649E" w:rsidRPr="00671705">
        <w:t>.  I</w:t>
      </w:r>
      <w:r w:rsidR="003659C1" w:rsidRPr="00671705">
        <w:t>deally</w:t>
      </w:r>
      <w:r w:rsidR="007B649E" w:rsidRPr="00671705">
        <w:t>, imagery should be</w:t>
      </w:r>
      <w:r w:rsidR="003659C1" w:rsidRPr="00671705">
        <w:t xml:space="preserve"> calibrated to some physical property of the land surface such as reflectance.  Available NGI orthorectified i</w:t>
      </w:r>
      <w:r w:rsidR="00FB5FDB" w:rsidRPr="00671705">
        <w:t xml:space="preserve">magery </w:t>
      </w:r>
      <w:r w:rsidR="009547C7" w:rsidRPr="00671705">
        <w:t>of the study area</w:t>
      </w:r>
      <w:r w:rsidR="00FF4FA6">
        <w:t xml:space="preserve"> is not calibrated and</w:t>
      </w:r>
      <w:r w:rsidR="009547C7" w:rsidRPr="00671705">
        <w:t xml:space="preserve"> has been processed with the intention</w:t>
      </w:r>
      <w:r w:rsidR="009547C7" w:rsidRPr="00671705">
        <w:t xml:space="preserve"> of producing aesthetically pleasing imagery for</w:t>
      </w:r>
      <w:r w:rsidR="009547C7" w:rsidRPr="00671705">
        <w:t xml:space="preserve"> </w:t>
      </w:r>
      <w:r w:rsidR="003659C1" w:rsidRPr="00671705">
        <w:t xml:space="preserve">visual interpretation.  </w:t>
      </w:r>
      <w:r w:rsidR="009547C7" w:rsidRPr="00671705">
        <w:t>Processing steps include</w:t>
      </w:r>
      <w:r w:rsidR="009547C7" w:rsidRPr="00671705">
        <w:t xml:space="preserve"> </w:t>
      </w:r>
      <w:r>
        <w:t xml:space="preserve">Look </w:t>
      </w:r>
      <w:proofErr w:type="gramStart"/>
      <w:r>
        <w:t>U</w:t>
      </w:r>
      <w:r w:rsidR="009547C7" w:rsidRPr="00671705">
        <w:t>p</w:t>
      </w:r>
      <w:proofErr w:type="gramEnd"/>
      <w:r w:rsidR="009547C7" w:rsidRPr="00671705">
        <w:t xml:space="preserve"> </w:t>
      </w:r>
      <w:r>
        <w:t>T</w:t>
      </w:r>
      <w:r w:rsidR="009547C7" w:rsidRPr="00671705">
        <w:t>able (LUT) and dodging adjustments</w:t>
      </w:r>
      <w:r>
        <w:t>,</w:t>
      </w:r>
      <w:r w:rsidR="009547C7" w:rsidRPr="00671705">
        <w:t xml:space="preserve"> which are damaging to s</w:t>
      </w:r>
      <w:r w:rsidR="003659C1" w:rsidRPr="00671705">
        <w:t>urface reflectance information</w:t>
      </w:r>
      <w:r w:rsidR="009547C7" w:rsidRPr="00671705">
        <w:t xml:space="preserve">.  The orthorectified NGI imagery is </w:t>
      </w:r>
      <w:r w:rsidR="003659C1" w:rsidRPr="00671705">
        <w:t>unsuitable for th</w:t>
      </w:r>
      <w:r w:rsidR="00C811D2" w:rsidRPr="00671705">
        <w:t>is</w:t>
      </w:r>
      <w:r w:rsidR="003659C1" w:rsidRPr="00671705">
        <w:t xml:space="preserve"> study</w:t>
      </w:r>
      <w:r>
        <w:t xml:space="preserve"> and i</w:t>
      </w:r>
      <w:r w:rsidR="009547C7" w:rsidRPr="00671705">
        <w:t xml:space="preserve">t was </w:t>
      </w:r>
      <w:r>
        <w:t xml:space="preserve">therefore </w:t>
      </w:r>
      <w:r w:rsidR="009547C7" w:rsidRPr="00671705">
        <w:t xml:space="preserve">necessary to perform radiometric correction on the </w:t>
      </w:r>
      <w:r w:rsidR="009547C7" w:rsidRPr="00671705">
        <w:t>raw, direct-from-camera NGI imagery</w:t>
      </w:r>
      <w:r w:rsidR="003659C1" w:rsidRPr="00671705">
        <w:t xml:space="preserve">.  </w:t>
      </w:r>
    </w:p>
    <w:p w:rsidR="00E20697" w:rsidRPr="00671705" w:rsidRDefault="004B3FC6" w:rsidP="00E20697">
      <w:pPr>
        <w:jc w:val="both"/>
      </w:pPr>
      <w:r>
        <w:t>A number of</w:t>
      </w:r>
      <w:r w:rsidR="007B649E" w:rsidRPr="00671705">
        <w:t xml:space="preserve"> techniques for the radiometric correction of aerial image mosaics exist</w:t>
      </w:r>
      <w:r w:rsidR="00276E4E" w:rsidRPr="00671705">
        <w:t xml:space="preserve"> </w:t>
      </w:r>
      <w:r w:rsidR="00276E4E" w:rsidRPr="00671705">
        <w:fldChar w:fldCharType="begin" w:fldLock="1"/>
      </w:r>
      <w:r w:rsidR="0035298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2",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id" : "ITEM-3",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3", "issue" : "2", "issued" : { "date-parts" : [ [ "2009" ] ] }, "note" : "Good. Similar app to me.\n        \nSimilar to other later aerotriangulation paper. Seems results are mostly intended for visual interp but quite possibly good enough for me.\n        \nIs a relative method i.e. does not require spectral knowledge of ground points.\n        \nAssumes a simple BRDF with 3 params.  Solves for the params using common image regions.  Not clear if params solved per image or per job.      I think it solves brdf and mosaic smoothing in one step as part of the same model unlike other methods.\n        \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4",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4", "issue" : "American Society for Photogrammetry and Remote Sensing Annual Conference 2010", "issued" : { "date-parts" : [ [ "2010" ] ] }, "note" : "tested method of macking \"consistent\" mosaics\n\n        \ndiscusses the basics of the radiometric traingulation approach\n\n        \nderives its own radiometric triangulation again pun ishing overlap differences\n\n        \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previouslyFormattedCitation" : "(Collings et al. 2011; L\u00f3pez et al. 2011; Chandelier &amp; Martinoty 2009; Gehrke 2010)" }, "properties" : { "noteIndex" : 0 }, "schema" : "https://github.com/citation-style-language/schema/raw/master/csl-citation.json" }</w:instrText>
      </w:r>
      <w:r w:rsidR="00276E4E" w:rsidRPr="00671705">
        <w:fldChar w:fldCharType="separate"/>
      </w:r>
      <w:r w:rsidR="00276E4E" w:rsidRPr="00671705">
        <w:rPr>
          <w:noProof/>
        </w:rPr>
        <w:t>(Collings et al. 2011; López et al. 2011; Chandelier &amp; Martinoty 2009; Gehrke 2010)</w:t>
      </w:r>
      <w:r w:rsidR="00276E4E" w:rsidRPr="00671705">
        <w:fldChar w:fldCharType="end"/>
      </w:r>
      <w:r>
        <w:t>. T</w:t>
      </w:r>
      <w:r w:rsidR="007B649E" w:rsidRPr="00671705">
        <w:t xml:space="preserve">heir use </w:t>
      </w:r>
      <w:r w:rsidR="00C811D2" w:rsidRPr="00671705">
        <w:t>was not practical</w:t>
      </w:r>
      <w:r>
        <w:t xml:space="preserve"> however,</w:t>
      </w:r>
      <w:r w:rsidR="007B649E" w:rsidRPr="00671705">
        <w:t xml:space="preserve"> due to</w:t>
      </w:r>
      <w:r w:rsidR="008E00C2" w:rsidRPr="00671705">
        <w:t xml:space="preserve"> </w:t>
      </w:r>
      <w:r w:rsidR="00C811D2" w:rsidRPr="00671705">
        <w:t xml:space="preserve">the need for vicarious measures of surface reflectance at the time of image capture and the </w:t>
      </w:r>
      <w:r w:rsidR="008E00C2" w:rsidRPr="00671705">
        <w:t>complexity of atmospheric and BRDF</w:t>
      </w:r>
      <w:r w:rsidR="009547C7" w:rsidRPr="00671705">
        <w:t xml:space="preserve"> (</w:t>
      </w:r>
      <w:r>
        <w:t>B</w:t>
      </w:r>
      <w:r w:rsidR="009547C7" w:rsidRPr="00671705">
        <w:t xml:space="preserve">i-directional </w:t>
      </w:r>
      <w:r>
        <w:t>R</w:t>
      </w:r>
      <w:r w:rsidR="009547C7" w:rsidRPr="00671705">
        <w:t xml:space="preserve">eflectance </w:t>
      </w:r>
      <w:r>
        <w:t>D</w:t>
      </w:r>
      <w:r w:rsidR="009547C7" w:rsidRPr="00671705">
        <w:t xml:space="preserve">istribution </w:t>
      </w:r>
      <w:r>
        <w:t>F</w:t>
      </w:r>
      <w:r w:rsidR="009547C7" w:rsidRPr="00671705">
        <w:t>unction</w:t>
      </w:r>
      <w:r w:rsidR="009547C7" w:rsidRPr="00671705">
        <w:t>)</w:t>
      </w:r>
      <w:r w:rsidR="008E00C2" w:rsidRPr="00671705">
        <w:t xml:space="preserve"> corrections</w:t>
      </w:r>
      <w:r w:rsidR="00C811D2" w:rsidRPr="00671705">
        <w:t xml:space="preserve">.  A novel </w:t>
      </w:r>
      <w:r w:rsidR="00E20697" w:rsidRPr="00671705">
        <w:t>approach for calibrating aerial image mosaics to surface reflectance</w:t>
      </w:r>
      <w:r w:rsidR="007B649E" w:rsidRPr="00671705">
        <w:t>,</w:t>
      </w:r>
      <w:r w:rsidR="00E20697" w:rsidRPr="00671705">
        <w:t xml:space="preserve"> based on the concept of cross calibration</w:t>
      </w:r>
      <w:r w:rsidR="007B649E" w:rsidRPr="00671705">
        <w:t>,</w:t>
      </w:r>
      <w:r w:rsidR="00E20697" w:rsidRPr="00671705">
        <w:t xml:space="preserve"> was developed.  </w:t>
      </w:r>
      <w:r w:rsidR="007B649E" w:rsidRPr="00671705">
        <w:t>In this approach, a</w:t>
      </w:r>
      <w:r w:rsidR="00E20697" w:rsidRPr="00671705">
        <w:t xml:space="preserve"> collocated and concurrent well calibrated satellite image provides a surface reflectance reference to which the mosaic is calibrated.  The satellite image needs to be spectrally similar to the aerial imagery.  A spatially varying linear model is used to approximate the relationship between surface reflectance and sensor measurement.  The model parameters are found via a least squares fit inside a sliding window.  Atmospheric and BRDF corrections are achieved implicitly.  This, in addition to the relative computational speed of the method, makes it an attractive alternative to existing methods.  </w:t>
      </w:r>
    </w:p>
    <w:p w:rsidR="00410928" w:rsidRPr="00671705" w:rsidRDefault="005E143F" w:rsidP="00E20697">
      <w:pPr>
        <w:jc w:val="both"/>
      </w:pPr>
      <w:r w:rsidRPr="00671705">
        <w:t>The raw NGI imagery was corrected for camera effects using proprietary software from Intergraph.  Following this, t</w:t>
      </w:r>
      <w:r w:rsidR="00E20697" w:rsidRPr="00671705">
        <w:t xml:space="preserve">he </w:t>
      </w:r>
      <w:r w:rsidR="007B649E" w:rsidRPr="00671705">
        <w:t xml:space="preserve">cross calibration </w:t>
      </w:r>
      <w:r w:rsidR="00E20697" w:rsidRPr="00671705">
        <w:t xml:space="preserve">method was applied to </w:t>
      </w:r>
      <w:r w:rsidR="00E75531" w:rsidRPr="00671705">
        <w:t xml:space="preserve">the </w:t>
      </w:r>
      <w:r w:rsidRPr="00671705">
        <w:t>camera-corrected</w:t>
      </w:r>
      <w:r w:rsidR="00E20697" w:rsidRPr="00671705">
        <w:t xml:space="preserve"> imagery</w:t>
      </w:r>
      <w:r w:rsidR="00E75531" w:rsidRPr="00671705">
        <w:t>.</w:t>
      </w:r>
      <w:r w:rsidR="00FB5FDB" w:rsidRPr="00671705">
        <w:t xml:space="preserve"> </w:t>
      </w:r>
      <w:r w:rsidR="00E75531" w:rsidRPr="00671705">
        <w:t xml:space="preserve"> </w:t>
      </w:r>
      <w:r w:rsidR="00E75531" w:rsidRPr="00671705">
        <w:t xml:space="preserve">A concurrent MODIS MCD43A4 500m image was used as the reflectance reference.  </w:t>
      </w:r>
      <w:r w:rsidR="00FB5FDB" w:rsidRPr="00671705">
        <w:fldChar w:fldCharType="begin"/>
      </w:r>
      <w:r w:rsidR="00FB5FDB" w:rsidRPr="00671705">
        <w:instrText xml:space="preserve"> REF _Ref389939317 \h </w:instrText>
      </w:r>
      <w:r w:rsidR="00FB5FDB" w:rsidRPr="00671705">
        <w:fldChar w:fldCharType="separate"/>
      </w:r>
      <w:r w:rsidR="00AB7306" w:rsidRPr="00671705">
        <w:t xml:space="preserve">Figure </w:t>
      </w:r>
      <w:r w:rsidR="00AB7306">
        <w:rPr>
          <w:noProof/>
        </w:rPr>
        <w:t>2</w:t>
      </w:r>
      <w:r w:rsidR="00AB7306" w:rsidRPr="00671705">
        <w:t>.</w:t>
      </w:r>
      <w:r w:rsidR="00AB7306">
        <w:rPr>
          <w:noProof/>
        </w:rPr>
        <w:t>1</w:t>
      </w:r>
      <w:r w:rsidR="00FB5FDB" w:rsidRPr="00671705">
        <w:fldChar w:fldCharType="end"/>
      </w:r>
      <w:r w:rsidR="00E75531" w:rsidRPr="00671705">
        <w:t xml:space="preserve"> shows the raw </w:t>
      </w:r>
      <w:r w:rsidR="00FF4FA6">
        <w:t xml:space="preserve">uncalibrated </w:t>
      </w:r>
      <w:r w:rsidR="00E75531" w:rsidRPr="00671705">
        <w:t>image mosaic against a background of the MODIS reference</w:t>
      </w:r>
      <w:r w:rsidR="00E20697" w:rsidRPr="00671705">
        <w:t xml:space="preserve">.  </w:t>
      </w:r>
      <w:r w:rsidR="00996EE8" w:rsidRPr="00671705">
        <w:t xml:space="preserve">Discontinuities between adjacent images due to BRDF </w:t>
      </w:r>
      <w:r w:rsidR="00FF4FA6">
        <w:t xml:space="preserve">and atmospheric </w:t>
      </w:r>
      <w:r w:rsidR="00996EE8" w:rsidRPr="00671705">
        <w:t>effects are apparent</w:t>
      </w:r>
      <w:r w:rsidR="00E75531" w:rsidRPr="00671705">
        <w:t xml:space="preserve">.   </w:t>
      </w:r>
      <w:r w:rsidR="00903253" w:rsidRPr="00671705">
        <w:t xml:space="preserve">It is also clear that there is not a good match between the aerial imagery and </w:t>
      </w:r>
      <w:r w:rsidR="00996EE8" w:rsidRPr="00671705">
        <w:t xml:space="preserve">background </w:t>
      </w:r>
      <w:r w:rsidR="00903253" w:rsidRPr="00671705">
        <w:lastRenderedPageBreak/>
        <w:t xml:space="preserve">MODIS reference.  </w:t>
      </w:r>
      <w:r w:rsidR="00410928" w:rsidRPr="00671705">
        <w:fldChar w:fldCharType="begin"/>
      </w:r>
      <w:r w:rsidR="00410928" w:rsidRPr="00671705">
        <w:instrText xml:space="preserve"> REF _Ref389940342 \h </w:instrText>
      </w:r>
      <w:r w:rsidR="00410928" w:rsidRPr="00671705">
        <w:fldChar w:fldCharType="separate"/>
      </w:r>
      <w:r w:rsidR="00AB7306" w:rsidRPr="00671705">
        <w:t xml:space="preserve">Figure </w:t>
      </w:r>
      <w:r w:rsidR="00AB7306">
        <w:rPr>
          <w:noProof/>
        </w:rPr>
        <w:t>2</w:t>
      </w:r>
      <w:r w:rsidR="00AB7306" w:rsidRPr="00671705">
        <w:t>.</w:t>
      </w:r>
      <w:r w:rsidR="00AB7306">
        <w:rPr>
          <w:noProof/>
        </w:rPr>
        <w:t>2</w:t>
      </w:r>
      <w:r w:rsidR="00410928" w:rsidRPr="00671705">
        <w:fldChar w:fldCharType="end"/>
      </w:r>
      <w:r w:rsidR="00410928" w:rsidRPr="00671705">
        <w:t xml:space="preserve"> shows the mosaic</w:t>
      </w:r>
      <w:r w:rsidR="00903253" w:rsidRPr="00671705">
        <w:t xml:space="preserve"> calibrated with the described technique</w:t>
      </w:r>
      <w:r w:rsidR="00410928" w:rsidRPr="00671705">
        <w:t>.  With no obvious discontinuities</w:t>
      </w:r>
      <w:r w:rsidR="00996EE8" w:rsidRPr="00671705">
        <w:t xml:space="preserve"> between adjacent images</w:t>
      </w:r>
      <w:r w:rsidR="00410928" w:rsidRPr="00671705">
        <w:t xml:space="preserve"> and a good match between the mosaic and reference images, the result is visually compelling.  </w:t>
      </w:r>
    </w:p>
    <w:p w:rsidR="000A7F59" w:rsidRPr="00671705" w:rsidRDefault="000A7F59" w:rsidP="00E20697">
      <w:pPr>
        <w:jc w:val="both"/>
      </w:pPr>
    </w:p>
    <w:p w:rsidR="00E20697" w:rsidRPr="00671705" w:rsidRDefault="00E20697" w:rsidP="00E20697">
      <w:pPr>
        <w:pStyle w:val="1TeksCharChar"/>
        <w:keepNext/>
        <w:rPr>
          <w:lang w:val="en-ZA"/>
        </w:rPr>
      </w:pPr>
      <w:r w:rsidRPr="00671705">
        <w:rPr>
          <w:noProof/>
          <w:lang w:val="en-ZA" w:eastAsia="en-ZA"/>
        </w:rPr>
        <w:drawing>
          <wp:inline distT="0" distB="0" distL="0" distR="0" wp14:anchorId="698640B2" wp14:editId="5E6CCD52">
            <wp:extent cx="5941695" cy="5941695"/>
            <wp:effectExtent l="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yRectifiedReducedStudyArea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rsidR="00E20697" w:rsidRPr="00671705" w:rsidRDefault="00E20697" w:rsidP="00E20697">
      <w:pPr>
        <w:pStyle w:val="Caption"/>
        <w:jc w:val="both"/>
      </w:pPr>
      <w:bookmarkStart w:id="4" w:name="_Ref389939317"/>
      <w:bookmarkStart w:id="5" w:name="_Toc391220527"/>
      <w:bookmarkStart w:id="6" w:name="_Toc394582250"/>
      <w:bookmarkStart w:id="7" w:name="_Toc397361719"/>
      <w:r w:rsidRPr="00671705">
        <w:t xml:space="preserve">Figure </w:t>
      </w:r>
      <w:r w:rsidRPr="00671705">
        <w:fldChar w:fldCharType="begin"/>
      </w:r>
      <w:r w:rsidRPr="00671705">
        <w:instrText xml:space="preserve"> STYLEREF 1 \s </w:instrText>
      </w:r>
      <w:r w:rsidRPr="00671705">
        <w:fldChar w:fldCharType="separate"/>
      </w:r>
      <w:r w:rsidR="00AB7306">
        <w:rPr>
          <w:noProof/>
        </w:rPr>
        <w:t>2</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1</w:t>
      </w:r>
      <w:r w:rsidRPr="00671705">
        <w:fldChar w:fldCharType="end"/>
      </w:r>
      <w:bookmarkEnd w:id="4"/>
      <w:r w:rsidRPr="00671705">
        <w:t xml:space="preserve">  Camera calibrated mosaic on MODIS reference image background</w:t>
      </w:r>
      <w:bookmarkEnd w:id="5"/>
      <w:bookmarkEnd w:id="6"/>
      <w:bookmarkEnd w:id="7"/>
    </w:p>
    <w:p w:rsidR="00E20697" w:rsidRPr="00671705" w:rsidRDefault="00E20697" w:rsidP="00E20697">
      <w:pPr>
        <w:jc w:val="both"/>
      </w:pPr>
    </w:p>
    <w:p w:rsidR="00E20697" w:rsidRPr="00671705" w:rsidRDefault="00E20697" w:rsidP="00E20697">
      <w:pPr>
        <w:pStyle w:val="1TeksCharChar"/>
        <w:keepNext/>
        <w:rPr>
          <w:lang w:val="en-ZA"/>
        </w:rPr>
      </w:pPr>
      <w:r w:rsidRPr="00671705">
        <w:rPr>
          <w:noProof/>
          <w:lang w:val="en-ZA" w:eastAsia="en-ZA"/>
        </w:rPr>
        <w:lastRenderedPageBreak/>
        <w:drawing>
          <wp:inline distT="0" distB="0" distL="0" distR="0" wp14:anchorId="0F0DA8C5" wp14:editId="1A104936">
            <wp:extent cx="5941695" cy="5941695"/>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CalibReducedStudyArea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rsidR="00E20697" w:rsidRPr="00671705" w:rsidRDefault="00E20697" w:rsidP="00E20697">
      <w:pPr>
        <w:pStyle w:val="Caption"/>
        <w:jc w:val="both"/>
      </w:pPr>
      <w:bookmarkStart w:id="8" w:name="_Ref389940342"/>
      <w:bookmarkStart w:id="9" w:name="_Toc391220529"/>
      <w:bookmarkStart w:id="10" w:name="_Toc394582252"/>
      <w:bookmarkStart w:id="11" w:name="_Toc397361721"/>
      <w:r w:rsidRPr="00671705">
        <w:t xml:space="preserve">Figure </w:t>
      </w:r>
      <w:r w:rsidRPr="00671705">
        <w:fldChar w:fldCharType="begin"/>
      </w:r>
      <w:r w:rsidRPr="00671705">
        <w:instrText xml:space="preserve"> STYLEREF 1 \s </w:instrText>
      </w:r>
      <w:r w:rsidRPr="00671705">
        <w:fldChar w:fldCharType="separate"/>
      </w:r>
      <w:r w:rsidR="00AB7306">
        <w:rPr>
          <w:noProof/>
        </w:rPr>
        <w:t>2</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2</w:t>
      </w:r>
      <w:r w:rsidRPr="00671705">
        <w:fldChar w:fldCharType="end"/>
      </w:r>
      <w:bookmarkEnd w:id="8"/>
      <w:r w:rsidRPr="00671705">
        <w:t xml:space="preserve">  Radiometrically calibrated mosaic on MODIS reference image background</w:t>
      </w:r>
      <w:bookmarkEnd w:id="9"/>
      <w:bookmarkEnd w:id="10"/>
      <w:bookmarkEnd w:id="11"/>
    </w:p>
    <w:p w:rsidR="00BA5D13" w:rsidRPr="00671705" w:rsidRDefault="00BA5D13" w:rsidP="00BA5D13">
      <w:pPr>
        <w:jc w:val="both"/>
      </w:pPr>
      <w:r w:rsidRPr="00671705">
        <w:t>In order to quantitatively test the accuracy of the cross calibration, a SPOT 5 scene was compared to the calibrated mosaic.  The SPOT resolution of 10m allows the calibration result to be checked at a resolution significantly closer</w:t>
      </w:r>
      <w:r w:rsidR="00A856B0" w:rsidRPr="00671705">
        <w:t xml:space="preserve"> to</w:t>
      </w:r>
      <w:r w:rsidRPr="00671705">
        <w:t xml:space="preserve"> the uncalibrated resolution than the reference MODIS resolution.  The SPOT image was orthorectified and corrected for sensor and atmospheric effects using the ATCOR 3 algorithm to give surface reflectance.  Since the SPOT sensor does not have a blue band, it was omitted from this validation.  </w:t>
      </w:r>
      <w:r w:rsidR="007B649E" w:rsidRPr="00671705">
        <w:t>T</w:t>
      </w:r>
      <w:r w:rsidR="007B649E" w:rsidRPr="00671705">
        <w:t xml:space="preserve">he colour-infrared </w:t>
      </w:r>
      <w:r w:rsidR="00FF4FA6">
        <w:t>(</w:t>
      </w:r>
      <w:r w:rsidR="007B649E" w:rsidRPr="00671705">
        <w:t>CIR</w:t>
      </w:r>
      <w:r w:rsidR="00FF4FA6">
        <w:t>)</w:t>
      </w:r>
      <w:r w:rsidR="007B649E" w:rsidRPr="00671705">
        <w:t xml:space="preserve"> NGI mosaic and SPOT images</w:t>
      </w:r>
      <w:r w:rsidR="007B649E" w:rsidRPr="00671705">
        <w:t xml:space="preserve"> shown in </w:t>
      </w:r>
      <w:r w:rsidRPr="00671705">
        <w:fldChar w:fldCharType="begin"/>
      </w:r>
      <w:r w:rsidRPr="00671705">
        <w:instrText xml:space="preserve"> REF _Ref391064113 \h </w:instrText>
      </w:r>
      <w:r w:rsidRPr="00671705">
        <w:fldChar w:fldCharType="separate"/>
      </w:r>
      <w:r w:rsidR="00AB7306" w:rsidRPr="00671705">
        <w:t xml:space="preserve">Figure </w:t>
      </w:r>
      <w:r w:rsidR="00AB7306">
        <w:rPr>
          <w:noProof/>
        </w:rPr>
        <w:t>2</w:t>
      </w:r>
      <w:r w:rsidR="00AB7306" w:rsidRPr="00671705">
        <w:t>.</w:t>
      </w:r>
      <w:r w:rsidR="00AB7306">
        <w:rPr>
          <w:noProof/>
        </w:rPr>
        <w:t>3</w:t>
      </w:r>
      <w:r w:rsidRPr="00671705">
        <w:fldChar w:fldCharType="end"/>
      </w:r>
      <w:r w:rsidRPr="00671705">
        <w:t xml:space="preserve"> are </w:t>
      </w:r>
      <w:r w:rsidR="007B649E" w:rsidRPr="00671705">
        <w:t xml:space="preserve">very </w:t>
      </w:r>
      <w:r w:rsidRPr="00671705">
        <w:t xml:space="preserve">similar.  The error image is mostly dark, indicating a good match between the SPOT and mosaic images.  A mean overall reflectance error of 3.92% suggests the cross calibration method is effective and compares well </w:t>
      </w:r>
      <w:r w:rsidR="00276E4E" w:rsidRPr="00671705">
        <w:t xml:space="preserve">similar studies </w:t>
      </w:r>
      <w:r w:rsidR="00276E4E" w:rsidRPr="00671705">
        <w:fldChar w:fldCharType="begin" w:fldLock="1"/>
      </w:r>
      <w:r w:rsidR="0035298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previouslyFormattedCitation" : "(Collings et al. 2011)" }, "properties" : { "noteIndex" : 0 }, "schema" : "https://github.com/citation-style-language/schema/raw/master/csl-citation.json" }</w:instrText>
      </w:r>
      <w:r w:rsidR="00276E4E" w:rsidRPr="00671705">
        <w:fldChar w:fldCharType="separate"/>
      </w:r>
      <w:r w:rsidR="00276E4E" w:rsidRPr="00671705">
        <w:rPr>
          <w:noProof/>
        </w:rPr>
        <w:t>(Collings et al. 2011)</w:t>
      </w:r>
      <w:r w:rsidR="00276E4E" w:rsidRPr="00671705">
        <w:fldChar w:fldCharType="end"/>
      </w:r>
      <w:r w:rsidRPr="00671705">
        <w:t xml:space="preserve">.  </w:t>
      </w:r>
    </w:p>
    <w:p w:rsidR="00BA5D13" w:rsidRPr="00671705" w:rsidRDefault="00BA5D13" w:rsidP="00E20697">
      <w:pPr>
        <w:jc w:val="both"/>
      </w:pPr>
    </w:p>
    <w:tbl>
      <w:tblPr>
        <w:tblStyle w:val="TableGrid"/>
        <w:tblW w:w="4881" w:type="pct"/>
        <w:tblLook w:val="04A0" w:firstRow="1" w:lastRow="0" w:firstColumn="1" w:lastColumn="0" w:noHBand="0" w:noVBand="1"/>
      </w:tblPr>
      <w:tblGrid>
        <w:gridCol w:w="4902"/>
        <w:gridCol w:w="4934"/>
      </w:tblGrid>
      <w:tr w:rsidR="00201327" w:rsidRPr="00671705" w:rsidTr="003659C1">
        <w:tc>
          <w:tcPr>
            <w:tcW w:w="2492" w:type="pct"/>
            <w:tcBorders>
              <w:bottom w:val="nil"/>
            </w:tcBorders>
          </w:tcPr>
          <w:p w:rsidR="00201327" w:rsidRPr="00671705" w:rsidRDefault="00201327" w:rsidP="003659C1">
            <w:pPr>
              <w:pStyle w:val="1TeksCharChar"/>
              <w:keepNext/>
              <w:spacing w:line="240" w:lineRule="auto"/>
              <w:rPr>
                <w:sz w:val="20"/>
                <w:szCs w:val="20"/>
                <w:lang w:val="en-ZA"/>
              </w:rPr>
            </w:pPr>
            <w:r w:rsidRPr="00671705">
              <w:rPr>
                <w:noProof/>
                <w:sz w:val="20"/>
                <w:szCs w:val="20"/>
                <w:lang w:val="en-ZA" w:eastAsia="en-ZA"/>
              </w:rPr>
              <w:lastRenderedPageBreak/>
              <w:drawing>
                <wp:inline distT="0" distB="0" distL="0" distR="0" wp14:anchorId="7DD56691" wp14:editId="7ECCD397">
                  <wp:extent cx="2898781" cy="2745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CalibValidationNg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08731" cy="2755165"/>
                          </a:xfrm>
                          <a:prstGeom prst="rect">
                            <a:avLst/>
                          </a:prstGeom>
                        </pic:spPr>
                      </pic:pic>
                    </a:graphicData>
                  </a:graphic>
                </wp:inline>
              </w:drawing>
            </w:r>
          </w:p>
        </w:tc>
        <w:tc>
          <w:tcPr>
            <w:tcW w:w="2508" w:type="pct"/>
            <w:tcBorders>
              <w:bottom w:val="nil"/>
            </w:tcBorders>
          </w:tcPr>
          <w:p w:rsidR="00201327" w:rsidRPr="00671705" w:rsidRDefault="00201327" w:rsidP="003659C1">
            <w:pPr>
              <w:pStyle w:val="1TeksCharChar"/>
              <w:keepNext/>
              <w:spacing w:line="240" w:lineRule="auto"/>
              <w:rPr>
                <w:sz w:val="20"/>
                <w:szCs w:val="20"/>
                <w:lang w:val="en-ZA"/>
              </w:rPr>
            </w:pPr>
            <w:r w:rsidRPr="00671705">
              <w:rPr>
                <w:noProof/>
                <w:sz w:val="20"/>
                <w:szCs w:val="20"/>
                <w:lang w:val="en-ZA" w:eastAsia="en-ZA"/>
              </w:rPr>
              <w:drawing>
                <wp:inline distT="0" distB="0" distL="0" distR="0" wp14:anchorId="12DE3F12" wp14:editId="732648B6">
                  <wp:extent cx="2899410" cy="27463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XCalibValidationSp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5645" cy="2761715"/>
                          </a:xfrm>
                          <a:prstGeom prst="rect">
                            <a:avLst/>
                          </a:prstGeom>
                        </pic:spPr>
                      </pic:pic>
                    </a:graphicData>
                  </a:graphic>
                </wp:inline>
              </w:drawing>
            </w:r>
          </w:p>
        </w:tc>
      </w:tr>
      <w:tr w:rsidR="00201327" w:rsidRPr="00671705" w:rsidTr="003659C1">
        <w:tc>
          <w:tcPr>
            <w:tcW w:w="2492" w:type="pct"/>
            <w:tcBorders>
              <w:top w:val="nil"/>
            </w:tcBorders>
          </w:tcPr>
          <w:p w:rsidR="00201327" w:rsidRPr="00671705" w:rsidRDefault="00201327" w:rsidP="003659C1">
            <w:pPr>
              <w:pStyle w:val="1TeksCharChar"/>
              <w:keepNext/>
              <w:spacing w:line="240" w:lineRule="auto"/>
              <w:jc w:val="center"/>
              <w:rPr>
                <w:noProof/>
                <w:sz w:val="20"/>
                <w:szCs w:val="20"/>
                <w:lang w:val="en-ZA" w:eastAsia="en-ZA"/>
              </w:rPr>
            </w:pPr>
            <w:r w:rsidRPr="00671705">
              <w:rPr>
                <w:noProof/>
                <w:sz w:val="20"/>
                <w:szCs w:val="20"/>
                <w:lang w:val="en-ZA" w:eastAsia="en-ZA"/>
              </w:rPr>
              <w:t>(a)</w:t>
            </w:r>
          </w:p>
        </w:tc>
        <w:tc>
          <w:tcPr>
            <w:tcW w:w="2508" w:type="pct"/>
            <w:tcBorders>
              <w:top w:val="nil"/>
            </w:tcBorders>
          </w:tcPr>
          <w:p w:rsidR="00201327" w:rsidRPr="00671705" w:rsidRDefault="00201327" w:rsidP="003659C1">
            <w:pPr>
              <w:pStyle w:val="1TeksCharChar"/>
              <w:keepNext/>
              <w:spacing w:line="240" w:lineRule="auto"/>
              <w:jc w:val="center"/>
              <w:rPr>
                <w:noProof/>
                <w:sz w:val="20"/>
                <w:szCs w:val="20"/>
                <w:lang w:val="en-ZA" w:eastAsia="en-ZA"/>
              </w:rPr>
            </w:pPr>
            <w:r w:rsidRPr="00671705">
              <w:rPr>
                <w:noProof/>
                <w:sz w:val="20"/>
                <w:szCs w:val="20"/>
                <w:lang w:val="en-ZA" w:eastAsia="en-ZA"/>
              </w:rPr>
              <w:t>(b)</w:t>
            </w:r>
          </w:p>
        </w:tc>
      </w:tr>
      <w:tr w:rsidR="00201327" w:rsidRPr="00671705" w:rsidTr="003659C1">
        <w:tc>
          <w:tcPr>
            <w:tcW w:w="5000" w:type="pct"/>
            <w:gridSpan w:val="2"/>
            <w:tcBorders>
              <w:bottom w:val="nil"/>
            </w:tcBorders>
          </w:tcPr>
          <w:p w:rsidR="00201327" w:rsidRPr="00671705" w:rsidRDefault="00201327" w:rsidP="003659C1">
            <w:pPr>
              <w:pStyle w:val="1TeksCharChar"/>
              <w:keepNext/>
              <w:spacing w:line="240" w:lineRule="auto"/>
              <w:jc w:val="center"/>
              <w:rPr>
                <w:sz w:val="20"/>
                <w:szCs w:val="20"/>
                <w:lang w:val="en-ZA"/>
              </w:rPr>
            </w:pPr>
            <w:r w:rsidRPr="00671705">
              <w:rPr>
                <w:noProof/>
                <w:sz w:val="20"/>
                <w:szCs w:val="20"/>
                <w:lang w:val="en-ZA" w:eastAsia="en-ZA"/>
              </w:rPr>
              <w:drawing>
                <wp:inline distT="0" distB="0" distL="0" distR="0" wp14:anchorId="1EC070A5" wp14:editId="57AE2D9A">
                  <wp:extent cx="2898775" cy="27457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XCalibValidationErro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4996" cy="2751628"/>
                          </a:xfrm>
                          <a:prstGeom prst="rect">
                            <a:avLst/>
                          </a:prstGeom>
                        </pic:spPr>
                      </pic:pic>
                    </a:graphicData>
                  </a:graphic>
                </wp:inline>
              </w:drawing>
            </w:r>
          </w:p>
        </w:tc>
      </w:tr>
      <w:tr w:rsidR="00201327" w:rsidRPr="00671705" w:rsidTr="003659C1">
        <w:tc>
          <w:tcPr>
            <w:tcW w:w="5000" w:type="pct"/>
            <w:gridSpan w:val="2"/>
            <w:tcBorders>
              <w:top w:val="nil"/>
            </w:tcBorders>
          </w:tcPr>
          <w:p w:rsidR="00201327" w:rsidRPr="00671705" w:rsidRDefault="00201327" w:rsidP="003659C1">
            <w:pPr>
              <w:pStyle w:val="1TeksCharChar"/>
              <w:keepNext/>
              <w:spacing w:line="240" w:lineRule="auto"/>
              <w:jc w:val="center"/>
              <w:rPr>
                <w:noProof/>
                <w:sz w:val="20"/>
                <w:szCs w:val="20"/>
                <w:lang w:val="en-ZA" w:eastAsia="en-ZA"/>
              </w:rPr>
            </w:pPr>
            <w:r w:rsidRPr="00671705">
              <w:rPr>
                <w:noProof/>
                <w:sz w:val="20"/>
                <w:szCs w:val="20"/>
                <w:lang w:val="en-ZA" w:eastAsia="en-ZA"/>
              </w:rPr>
              <w:t>(c)</w:t>
            </w:r>
          </w:p>
        </w:tc>
      </w:tr>
    </w:tbl>
    <w:p w:rsidR="00201327" w:rsidRPr="00671705" w:rsidRDefault="00201327" w:rsidP="00201327">
      <w:pPr>
        <w:pStyle w:val="Caption"/>
      </w:pPr>
      <w:bookmarkStart w:id="12" w:name="_Ref391064113"/>
      <w:bookmarkStart w:id="13" w:name="_Toc391220531"/>
      <w:bookmarkStart w:id="14" w:name="_Toc394582254"/>
      <w:bookmarkStart w:id="15" w:name="_Toc397361723"/>
      <w:r w:rsidRPr="00671705">
        <w:t xml:space="preserve">Figure </w:t>
      </w:r>
      <w:r w:rsidRPr="00671705">
        <w:fldChar w:fldCharType="begin"/>
      </w:r>
      <w:r w:rsidRPr="00671705">
        <w:instrText xml:space="preserve"> STYLEREF 1 \s </w:instrText>
      </w:r>
      <w:r w:rsidRPr="00671705">
        <w:fldChar w:fldCharType="separate"/>
      </w:r>
      <w:r w:rsidR="00AB7306">
        <w:rPr>
          <w:noProof/>
        </w:rPr>
        <w:t>2</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3</w:t>
      </w:r>
      <w:r w:rsidRPr="00671705">
        <w:fldChar w:fldCharType="end"/>
      </w:r>
      <w:bookmarkEnd w:id="12"/>
      <w:r w:rsidRPr="00671705">
        <w:t xml:space="preserve">  Cross calibration validation. (a) Masked NGI mosaic. (b) SPOT scene. (c) Absolute error image.</w:t>
      </w:r>
      <w:bookmarkEnd w:id="13"/>
      <w:bookmarkEnd w:id="14"/>
      <w:bookmarkEnd w:id="15"/>
    </w:p>
    <w:p w:rsidR="008D6F07" w:rsidRDefault="008D6F07">
      <w:r>
        <w:br w:type="page"/>
      </w:r>
    </w:p>
    <w:p w:rsidR="000A7F59" w:rsidRPr="00671705" w:rsidRDefault="000A7F59" w:rsidP="000A7F59">
      <w:pPr>
        <w:pStyle w:val="Heading1"/>
      </w:pPr>
      <w:r w:rsidRPr="00671705">
        <w:lastRenderedPageBreak/>
        <w:t xml:space="preserve">Feature </w:t>
      </w:r>
      <w:r w:rsidR="00656837" w:rsidRPr="00671705">
        <w:t>extraction and selection</w:t>
      </w:r>
    </w:p>
    <w:p w:rsidR="001A39E8" w:rsidRPr="00671705" w:rsidRDefault="00E65E28" w:rsidP="001A39E8">
      <w:pPr>
        <w:jc w:val="both"/>
      </w:pPr>
      <w:r>
        <w:t>F</w:t>
      </w:r>
      <w:r w:rsidRPr="00671705">
        <w:t>or the purposes of training a classifie</w:t>
      </w:r>
      <w:r>
        <w:t>r</w:t>
      </w:r>
      <w:r>
        <w:t>,</w:t>
      </w:r>
      <w:r w:rsidRPr="00671705">
        <w:t xml:space="preserve"> </w:t>
      </w:r>
      <w:r>
        <w:t>i</w:t>
      </w:r>
      <w:r w:rsidR="004B590C" w:rsidRPr="00671705">
        <w:t>mage ground truth was produced by selecting and hand labelling polygons in the imagery</w:t>
      </w:r>
      <w:r w:rsidR="00656837" w:rsidRPr="00671705">
        <w:t xml:space="preserve">. </w:t>
      </w:r>
      <w:r w:rsidR="004B590C" w:rsidRPr="00671705">
        <w:t xml:space="preserve"> </w:t>
      </w:r>
      <w:r w:rsidR="00656837" w:rsidRPr="00671705">
        <w:t xml:space="preserve">Only objects where there was a reasonable degree of confidence of class membership were included.  </w:t>
      </w:r>
      <w:r w:rsidR="00656837" w:rsidRPr="00671705">
        <w:t>A</w:t>
      </w:r>
      <w:r w:rsidR="00656837" w:rsidRPr="00671705">
        <w:t xml:space="preserve"> labelling scheme of three classes</w:t>
      </w:r>
      <w:r w:rsidR="00656837" w:rsidRPr="00671705">
        <w:t>,</w:t>
      </w:r>
      <w:r w:rsidR="00656837" w:rsidRPr="00671705">
        <w:t xml:space="preserve"> as described in </w:t>
      </w:r>
      <w:r w:rsidR="00656837" w:rsidRPr="00671705">
        <w:fldChar w:fldCharType="begin"/>
      </w:r>
      <w:r w:rsidR="00656837" w:rsidRPr="00671705">
        <w:instrText xml:space="preserve"> REF _Ref392440333 \h </w:instrText>
      </w:r>
      <w:r w:rsidR="00656837" w:rsidRPr="00671705">
        <w:instrText xml:space="preserve"> \* MERGEFORMAT </w:instrText>
      </w:r>
      <w:r w:rsidR="00656837" w:rsidRPr="00671705">
        <w:fldChar w:fldCharType="separate"/>
      </w:r>
      <w:r w:rsidR="00AB7306" w:rsidRPr="00671705">
        <w:t xml:space="preserve">Table </w:t>
      </w:r>
      <w:r w:rsidR="00AB7306">
        <w:rPr>
          <w:noProof/>
        </w:rPr>
        <w:t>3</w:t>
      </w:r>
      <w:r w:rsidR="00AB7306" w:rsidRPr="00671705">
        <w:rPr>
          <w:noProof/>
        </w:rPr>
        <w:t>.</w:t>
      </w:r>
      <w:r w:rsidR="00AB7306">
        <w:rPr>
          <w:noProof/>
        </w:rPr>
        <w:t>1</w:t>
      </w:r>
      <w:r w:rsidR="00656837" w:rsidRPr="00671705">
        <w:fldChar w:fldCharType="end"/>
      </w:r>
      <w:r w:rsidR="00656837" w:rsidRPr="00671705">
        <w:t>, was adopted</w:t>
      </w:r>
      <w:r w:rsidR="00656837" w:rsidRPr="00671705">
        <w:t>.</w:t>
      </w:r>
      <w:r w:rsidR="00656837" w:rsidRPr="00671705">
        <w:t xml:space="preserve">  </w:t>
      </w:r>
      <w:r w:rsidR="00656837" w:rsidRPr="00671705">
        <w:t>While canopy cover mapping is in essence a two class problem (</w:t>
      </w:r>
      <w:r w:rsidR="00656837" w:rsidRPr="00671705">
        <w:rPr>
          <w:i/>
        </w:rPr>
        <w:t>P. afra</w:t>
      </w:r>
      <w:r w:rsidR="00656837" w:rsidRPr="00671705">
        <w:t xml:space="preserve"> and everything else), the addition of the third Tree class provided </w:t>
      </w:r>
      <w:r>
        <w:t>increased flexibility and diagnostic information when</w:t>
      </w:r>
      <w:r w:rsidR="00656837" w:rsidRPr="00671705">
        <w:t xml:space="preserve"> designing the classifier. </w:t>
      </w:r>
    </w:p>
    <w:p w:rsidR="001A39E8" w:rsidRPr="00671705" w:rsidRDefault="001A39E8" w:rsidP="00D54277">
      <w:pPr>
        <w:pStyle w:val="Caption"/>
        <w:keepNext/>
        <w:keepLines/>
      </w:pPr>
      <w:bookmarkStart w:id="16" w:name="_Ref392440333"/>
      <w:bookmarkStart w:id="17" w:name="_Toc394582238"/>
      <w:bookmarkStart w:id="18" w:name="_Toc397361706"/>
      <w:r w:rsidRPr="00671705">
        <w:t xml:space="preserve">Table </w:t>
      </w:r>
      <w:r w:rsidRPr="00671705">
        <w:fldChar w:fldCharType="begin"/>
      </w:r>
      <w:r w:rsidRPr="00671705">
        <w:instrText xml:space="preserve"> STYLEREF 1 \s </w:instrText>
      </w:r>
      <w:r w:rsidRPr="00671705">
        <w:fldChar w:fldCharType="separate"/>
      </w:r>
      <w:r w:rsidR="00AB7306">
        <w:rPr>
          <w:noProof/>
        </w:rPr>
        <w:t>3</w:t>
      </w:r>
      <w:r w:rsidRPr="00671705">
        <w:fldChar w:fldCharType="end"/>
      </w:r>
      <w:r w:rsidRPr="00671705">
        <w:t>.</w:t>
      </w:r>
      <w:r w:rsidRPr="00671705">
        <w:fldChar w:fldCharType="begin"/>
      </w:r>
      <w:r w:rsidRPr="00671705">
        <w:instrText xml:space="preserve"> SEQ Table \* ARABIC \s 1 </w:instrText>
      </w:r>
      <w:r w:rsidRPr="00671705">
        <w:fldChar w:fldCharType="separate"/>
      </w:r>
      <w:r w:rsidR="00AB7306">
        <w:rPr>
          <w:noProof/>
        </w:rPr>
        <w:t>1</w:t>
      </w:r>
      <w:r w:rsidRPr="00671705">
        <w:fldChar w:fldCharType="end"/>
      </w:r>
      <w:bookmarkEnd w:id="16"/>
      <w:r w:rsidRPr="00671705">
        <w:t xml:space="preserve">   Class descriptions</w:t>
      </w:r>
      <w:bookmarkEnd w:id="17"/>
      <w:bookmarkEnd w:id="18"/>
    </w:p>
    <w:tbl>
      <w:tblPr>
        <w:tblStyle w:val="MyThesisTable"/>
        <w:tblW w:w="0" w:type="auto"/>
        <w:tblLook w:val="01E0" w:firstRow="1" w:lastRow="1" w:firstColumn="1" w:lastColumn="1" w:noHBand="0" w:noVBand="0"/>
      </w:tblPr>
      <w:tblGrid>
        <w:gridCol w:w="1346"/>
        <w:gridCol w:w="7873"/>
      </w:tblGrid>
      <w:tr w:rsidR="001A39E8" w:rsidRPr="00671705" w:rsidTr="003659C1">
        <w:trPr>
          <w:cnfStyle w:val="100000000000" w:firstRow="1" w:lastRow="0" w:firstColumn="0" w:lastColumn="0" w:oddVBand="0" w:evenVBand="0" w:oddHBand="0" w:evenHBand="0" w:firstRowFirstColumn="0" w:firstRowLastColumn="0" w:lastRowFirstColumn="0" w:lastRowLastColumn="0"/>
        </w:trPr>
        <w:tc>
          <w:tcPr>
            <w:tcW w:w="1346"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Class Name</w:t>
            </w:r>
          </w:p>
        </w:tc>
        <w:tc>
          <w:tcPr>
            <w:tcW w:w="7873"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Description</w:t>
            </w:r>
          </w:p>
        </w:tc>
      </w:tr>
      <w:tr w:rsidR="001A39E8" w:rsidRPr="00671705" w:rsidTr="003659C1">
        <w:tc>
          <w:tcPr>
            <w:tcW w:w="1346"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Spekboom</w:t>
            </w:r>
          </w:p>
        </w:tc>
        <w:tc>
          <w:tcPr>
            <w:tcW w:w="7873" w:type="dxa"/>
          </w:tcPr>
          <w:p w:rsidR="001A39E8" w:rsidRPr="00671705" w:rsidRDefault="001A39E8" w:rsidP="00D54277">
            <w:pPr>
              <w:pStyle w:val="1TableText"/>
              <w:tabs>
                <w:tab w:val="num" w:pos="993"/>
              </w:tabs>
              <w:jc w:val="both"/>
              <w:rPr>
                <w:rFonts w:asciiTheme="minorHAnsi" w:hAnsiTheme="minorHAnsi"/>
                <w:i/>
                <w:lang w:val="en-ZA"/>
              </w:rPr>
            </w:pPr>
            <w:r w:rsidRPr="00671705">
              <w:rPr>
                <w:rFonts w:asciiTheme="minorHAnsi" w:hAnsiTheme="minorHAnsi"/>
                <w:i/>
                <w:lang w:val="en-ZA"/>
              </w:rPr>
              <w:t>P. afra</w:t>
            </w:r>
          </w:p>
        </w:tc>
      </w:tr>
      <w:tr w:rsidR="001A39E8" w:rsidRPr="00671705" w:rsidTr="003659C1">
        <w:tc>
          <w:tcPr>
            <w:tcW w:w="1346"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Tree</w:t>
            </w:r>
          </w:p>
        </w:tc>
        <w:tc>
          <w:tcPr>
            <w:tcW w:w="7873"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 xml:space="preserve">Any recognisable tree but especially the darker </w:t>
            </w:r>
            <w:r w:rsidRPr="00671705">
              <w:rPr>
                <w:rFonts w:asciiTheme="minorHAnsi" w:hAnsiTheme="minorHAnsi"/>
                <w:i/>
                <w:lang w:val="en-ZA"/>
              </w:rPr>
              <w:t>Euclea</w:t>
            </w:r>
            <w:r w:rsidRPr="00671705">
              <w:rPr>
                <w:rFonts w:asciiTheme="minorHAnsi" w:hAnsiTheme="minorHAnsi"/>
                <w:lang w:val="en-ZA"/>
              </w:rPr>
              <w:t xml:space="preserve"> and </w:t>
            </w:r>
            <w:r w:rsidRPr="00671705">
              <w:rPr>
                <w:rFonts w:asciiTheme="minorHAnsi" w:hAnsiTheme="minorHAnsi"/>
                <w:i/>
                <w:lang w:val="en-ZA"/>
              </w:rPr>
              <w:t>Pappea</w:t>
            </w:r>
            <w:r w:rsidRPr="00671705">
              <w:rPr>
                <w:rFonts w:asciiTheme="minorHAnsi" w:hAnsiTheme="minorHAnsi"/>
                <w:lang w:val="en-ZA"/>
              </w:rPr>
              <w:t xml:space="preserve"> trees commonly found intermingled in stands of </w:t>
            </w:r>
            <w:r w:rsidRPr="00671705">
              <w:rPr>
                <w:rFonts w:asciiTheme="minorHAnsi" w:hAnsiTheme="minorHAnsi"/>
                <w:i/>
                <w:lang w:val="en-ZA"/>
              </w:rPr>
              <w:t>P. afra</w:t>
            </w:r>
            <w:r w:rsidRPr="00671705">
              <w:rPr>
                <w:rFonts w:asciiTheme="minorHAnsi" w:hAnsiTheme="minorHAnsi"/>
                <w:lang w:val="en-ZA"/>
              </w:rPr>
              <w:t>.</w:t>
            </w:r>
          </w:p>
        </w:tc>
      </w:tr>
      <w:tr w:rsidR="001A39E8" w:rsidRPr="00671705" w:rsidTr="003659C1">
        <w:tc>
          <w:tcPr>
            <w:tcW w:w="1346"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Background</w:t>
            </w:r>
          </w:p>
        </w:tc>
        <w:tc>
          <w:tcPr>
            <w:tcW w:w="7873" w:type="dxa"/>
          </w:tcPr>
          <w:p w:rsidR="001A39E8" w:rsidRPr="00671705" w:rsidRDefault="001A39E8" w:rsidP="00D54277">
            <w:pPr>
              <w:pStyle w:val="1TableText"/>
              <w:tabs>
                <w:tab w:val="num" w:pos="993"/>
              </w:tabs>
              <w:jc w:val="both"/>
              <w:rPr>
                <w:rFonts w:asciiTheme="minorHAnsi" w:hAnsiTheme="minorHAnsi"/>
                <w:lang w:val="en-ZA"/>
              </w:rPr>
            </w:pPr>
            <w:r w:rsidRPr="00671705">
              <w:rPr>
                <w:rFonts w:asciiTheme="minorHAnsi" w:hAnsiTheme="minorHAnsi"/>
                <w:lang w:val="en-ZA"/>
              </w:rPr>
              <w:t>Bare ground, small shrubs, herbs and anything else not included in the first two classes.</w:t>
            </w:r>
          </w:p>
        </w:tc>
      </w:tr>
    </w:tbl>
    <w:p w:rsidR="001A39E8" w:rsidRPr="00671705" w:rsidRDefault="001A39E8" w:rsidP="001A39E8">
      <w:pPr>
        <w:jc w:val="both"/>
      </w:pPr>
    </w:p>
    <w:p w:rsidR="00C32E41" w:rsidRPr="00671705" w:rsidRDefault="00C32E41" w:rsidP="00C32E41">
      <w:pPr>
        <w:jc w:val="both"/>
      </w:pPr>
      <w:r w:rsidRPr="00671705">
        <w:t xml:space="preserve">A set of 46 features that would aid in describing the visual characteristics of </w:t>
      </w:r>
      <w:r w:rsidRPr="00671705">
        <w:rPr>
          <w:i/>
        </w:rPr>
        <w:t>P. afra</w:t>
      </w:r>
      <w:r w:rsidRPr="00671705">
        <w:t xml:space="preserve"> were evaluated.  Th</w:t>
      </w:r>
      <w:r w:rsidR="005E143F" w:rsidRPr="00671705">
        <w:t>is</w:t>
      </w:r>
      <w:r w:rsidRPr="00671705">
        <w:t xml:space="preserve"> set included a fairly typical combination of spectral features, vegetation indices and texture features.  While the spectral resolution of the VHR imagery is poor, the spatial resolution allows description of vegetation structure and spatial patterns that is not possible with lower resolution satellite imagery.  Texture is recognised as an important feature in</w:t>
      </w:r>
      <w:r w:rsidR="005E143F" w:rsidRPr="00671705">
        <w:t xml:space="preserve"> vegetation mapping</w:t>
      </w:r>
      <w:r w:rsidR="00276E4E" w:rsidRPr="00671705">
        <w:t xml:space="preserve"> </w:t>
      </w:r>
      <w:r w:rsidR="00276E4E" w:rsidRPr="00671705">
        <w:fldChar w:fldCharType="begin" w:fldLock="1"/>
      </w:r>
      <w:r w:rsidR="00352986">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Singh, Malhi &amp; Bhagwat 2014; Lu 2006)" }, "properties" : { "noteIndex" : 0 }, "schema" : "https://github.com/citation-style-language/schema/raw/master/csl-citation.json" }</w:instrText>
      </w:r>
      <w:r w:rsidR="00276E4E" w:rsidRPr="00671705">
        <w:fldChar w:fldCharType="separate"/>
      </w:r>
      <w:r w:rsidR="00276E4E" w:rsidRPr="00671705">
        <w:rPr>
          <w:noProof/>
        </w:rPr>
        <w:t>(Singh, Malhi &amp; Bhagwat 2014; Lu 2006)</w:t>
      </w:r>
      <w:r w:rsidR="00276E4E" w:rsidRPr="00671705">
        <w:fldChar w:fldCharType="end"/>
      </w:r>
      <w:r w:rsidRPr="00671705">
        <w:t xml:space="preserve">.  </w:t>
      </w:r>
      <w:r w:rsidR="005E143F" w:rsidRPr="00671705">
        <w:t>S</w:t>
      </w:r>
      <w:r w:rsidRPr="00671705">
        <w:t xml:space="preserve">liding window </w:t>
      </w:r>
      <w:r w:rsidR="005E143F" w:rsidRPr="00671705">
        <w:t xml:space="preserve">texture </w:t>
      </w:r>
      <w:r w:rsidRPr="00671705">
        <w:t xml:space="preserve">features were included to try and exploit this source of information in distinguishing </w:t>
      </w:r>
      <w:r w:rsidR="001705BF">
        <w:t>the</w:t>
      </w:r>
      <w:r w:rsidRPr="00671705">
        <w:t xml:space="preserve"> classes.  </w:t>
      </w:r>
    </w:p>
    <w:p w:rsidR="00636769" w:rsidRPr="00671705" w:rsidRDefault="004B590C" w:rsidP="001A39E8">
      <w:pPr>
        <w:jc w:val="both"/>
      </w:pPr>
      <w:r w:rsidRPr="00671705">
        <w:t xml:space="preserve">It was found that there was significant correlation amongst these features partially due to heavily overlapping spectral bands in the Intergraph DMC </w:t>
      </w:r>
      <w:r w:rsidR="005E143F" w:rsidRPr="00671705">
        <w:t xml:space="preserve">camera </w:t>
      </w:r>
      <w:r w:rsidRPr="00671705">
        <w:t>sensor used by NGI</w:t>
      </w:r>
      <w:r w:rsidR="008D6F07">
        <w:t xml:space="preserve"> </w:t>
      </w:r>
      <w:r w:rsidR="008D6F07">
        <w:fldChar w:fldCharType="begin" w:fldLock="1"/>
      </w:r>
      <w:r w:rsidR="00352986">
        <w:instrText>ADDIN CSL_CITATION { "citationItems" : [ { "id" : "ITEM-1", "itemData" : { "URL" : "http://www.geospace.co.za/pdf/DMC Brochure.pdf", "accessed" : { "date-parts" : [ [ "2014", "9", "4" ] ] },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previouslyFormattedCitation" : "(Intergraph 2008)" }, "properties" : { "noteIndex" : 0 }, "schema" : "https://github.com/citation-style-language/schema/raw/master/csl-citation.json" }</w:instrText>
      </w:r>
      <w:r w:rsidR="008D6F07">
        <w:fldChar w:fldCharType="separate"/>
      </w:r>
      <w:r w:rsidR="008D6F07" w:rsidRPr="008D6F07">
        <w:rPr>
          <w:noProof/>
        </w:rPr>
        <w:t>(Intergraph 2008)</w:t>
      </w:r>
      <w:r w:rsidR="008D6F07">
        <w:fldChar w:fldCharType="end"/>
      </w:r>
      <w:r w:rsidRPr="00671705">
        <w:t xml:space="preserve">.  </w:t>
      </w:r>
      <w:r w:rsidR="00636769" w:rsidRPr="00671705">
        <w:t>This is a typical property of h</w:t>
      </w:r>
      <w:r w:rsidRPr="00671705">
        <w:t xml:space="preserve">igh dimensional </w:t>
      </w:r>
      <w:r w:rsidR="005E143F" w:rsidRPr="00671705">
        <w:t xml:space="preserve">and aerial </w:t>
      </w:r>
      <w:r w:rsidRPr="00671705">
        <w:t>feature sets</w:t>
      </w:r>
      <w:r w:rsidR="008D6F07">
        <w:t xml:space="preserve"> </w:t>
      </w:r>
      <w:r w:rsidR="008D6F07" w:rsidRPr="00671705">
        <w:fldChar w:fldCharType="begin" w:fldLock="1"/>
      </w:r>
      <w:r w:rsidR="00352986">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2",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previouslyFormattedCitation" : "(Sahu &amp; Mishra 2011; Yousef et al. 2007)" }, "properties" : { "noteIndex" : 0 }, "schema" : "https://github.com/citation-style-language/schema/raw/master/csl-citation.json" }</w:instrText>
      </w:r>
      <w:r w:rsidR="008D6F07" w:rsidRPr="00671705">
        <w:fldChar w:fldCharType="separate"/>
      </w:r>
      <w:r w:rsidR="008D6F07" w:rsidRPr="00671705">
        <w:rPr>
          <w:noProof/>
        </w:rPr>
        <w:t>(Sahu &amp; Mishra 2011; Yousef et al. 2007)</w:t>
      </w:r>
      <w:r w:rsidR="008D6F07" w:rsidRPr="00671705">
        <w:fldChar w:fldCharType="end"/>
      </w:r>
      <w:r w:rsidRPr="00671705">
        <w:t xml:space="preserve">. </w:t>
      </w:r>
      <w:r w:rsidR="008D6F07">
        <w:t xml:space="preserve"> Traditional feature selection </w:t>
      </w:r>
      <w:r w:rsidRPr="00671705">
        <w:t xml:space="preserve">approaches such as forward selection and backward elimination, are prone to </w:t>
      </w:r>
      <w:r w:rsidR="00636769" w:rsidRPr="00671705">
        <w:t xml:space="preserve">instability and </w:t>
      </w:r>
      <w:r w:rsidRPr="00671705">
        <w:t>selection of sub-optimal feature</w:t>
      </w:r>
      <w:r w:rsidR="008D6F07">
        <w:t xml:space="preserve"> sets</w:t>
      </w:r>
      <w:r w:rsidRPr="00671705">
        <w:t xml:space="preserve"> in these circumstances</w:t>
      </w:r>
      <w:r w:rsidR="00426072" w:rsidRPr="00671705">
        <w:t xml:space="preserve"> </w:t>
      </w:r>
      <w:r w:rsidR="00426072" w:rsidRPr="00671705">
        <w:fldChar w:fldCharType="begin" w:fldLock="1"/>
      </w:r>
      <w:r w:rsidR="00352986">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        \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page" : "307", "title" : "Conditional variable importance for random forests.", "type" : "article-journal", "volume" : "9" }, "uris" : [ "http://www.mendeley.com/documents/?uuid=1b21249c-ff9c-4971-9f35-2a02060bfb52" ] }, { "id" : "ITEM-3",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3",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id" : "ITEM-4", "itemData" : { "author" : [ { "dropping-particle" : "", "family" : "Yu", "given" : "Lei", "non-dropping-particle" : "", "parse-names" : false, "suffix" : "" }, { "dropping-particle" : "", "family" : "Liu", "given" : "Huan", "non-dropping-particle" : "", "parse-names" : false, "suffix" : "" } ], "container-title" : "Journal of Machine Learning Research", "id" : "ITEM-4", "issue" : "2004", "issued" : { "date-parts" : [ [ "2004" ] ] }, "note" : "formally/theoretically define relevance and redundancy\n\n        \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previouslyFormattedCitation" : "(Tolosi &amp; Lengauer 2011; Strobl et al. 2008; Yousef et al. 2007; Yu &amp; Liu 2004)" }, "properties" : { "noteIndex" : 0 }, "schema" : "https://github.com/citation-style-language/schema/raw/master/csl-citation.json" }</w:instrText>
      </w:r>
      <w:r w:rsidR="00426072" w:rsidRPr="00671705">
        <w:fldChar w:fldCharType="separate"/>
      </w:r>
      <w:r w:rsidR="00426072" w:rsidRPr="00671705">
        <w:rPr>
          <w:noProof/>
        </w:rPr>
        <w:t>(Tolosi &amp; Lengauer 2011; Strobl et al. 2008; Yousef et al. 2007; Yu &amp; Liu 2004)</w:t>
      </w:r>
      <w:r w:rsidR="00426072" w:rsidRPr="00671705">
        <w:fldChar w:fldCharType="end"/>
      </w:r>
      <w:r w:rsidRPr="00671705">
        <w:t xml:space="preserve">.  </w:t>
      </w:r>
      <w:r w:rsidR="00636769" w:rsidRPr="00671705">
        <w:t>These problems were empirically confirmed on the extracted features.  As a means of circumventing these difficulties, a</w:t>
      </w:r>
      <w:r w:rsidRPr="00671705">
        <w:t xml:space="preserve"> method for ranking features that is robust to correlation </w:t>
      </w:r>
      <w:r w:rsidR="00636769" w:rsidRPr="00671705">
        <w:t>was devised</w:t>
      </w:r>
      <w:r w:rsidRPr="00671705">
        <w:t xml:space="preserve">.  </w:t>
      </w:r>
      <w:r w:rsidR="00636769" w:rsidRPr="00671705">
        <w:t xml:space="preserve">This </w:t>
      </w:r>
      <w:r w:rsidR="005E143F" w:rsidRPr="00671705">
        <w:t xml:space="preserve">“feature clustering and ranking” </w:t>
      </w:r>
      <w:r w:rsidR="00636769" w:rsidRPr="00671705">
        <w:t xml:space="preserve">method uses </w:t>
      </w:r>
      <w:r w:rsidRPr="00671705">
        <w:t xml:space="preserve">hierarchical clustering to group correlated features into clusters.  Clusters are ranked based on the performance of a naïve Bayes classifier on their constituent features.  Individual features can then be </w:t>
      </w:r>
      <w:r w:rsidR="00636769" w:rsidRPr="00671705">
        <w:t xml:space="preserve">hand </w:t>
      </w:r>
      <w:r w:rsidRPr="00671705">
        <w:t xml:space="preserve">selected from the </w:t>
      </w:r>
      <w:r w:rsidR="000007CF" w:rsidRPr="00671705">
        <w:t>highest ranked</w:t>
      </w:r>
      <w:r w:rsidRPr="00671705">
        <w:t xml:space="preserve"> clusters.  </w:t>
      </w:r>
      <w:r w:rsidR="00636769" w:rsidRPr="00671705">
        <w:t>Other factors such as computational speed and ease of interpretation can also be considered when making this selection</w:t>
      </w:r>
      <w:r w:rsidRPr="00671705">
        <w:t>.</w:t>
      </w:r>
      <w:r w:rsidR="00636769" w:rsidRPr="00671705">
        <w:t xml:space="preserve">  The method was tested on the extracted features.  </w:t>
      </w:r>
      <w:r w:rsidR="007D0A34" w:rsidRPr="00671705">
        <w:t>The s</w:t>
      </w:r>
      <w:r w:rsidR="00636769" w:rsidRPr="00671705">
        <w:t xml:space="preserve">tability of cluster rankings under different data samplings and selection criteria was shown to be significantly improved with the new method.  </w:t>
      </w:r>
      <w:r w:rsidR="000007CF" w:rsidRPr="00671705">
        <w:t xml:space="preserve">Using the procedure, </w:t>
      </w:r>
      <w:r w:rsidR="008D6F07">
        <w:t xml:space="preserve">a </w:t>
      </w:r>
      <w:r w:rsidR="000007CF" w:rsidRPr="00671705">
        <w:t xml:space="preserve">subset of six features was selected, giving priority to fast-to-compute features.  </w:t>
      </w:r>
      <w:r w:rsidR="007D0A34" w:rsidRPr="00671705">
        <w:t>The s</w:t>
      </w:r>
      <w:r w:rsidR="00636769" w:rsidRPr="00671705">
        <w:t>elected features produced good accuracies across a variety of classifiers.</w:t>
      </w:r>
    </w:p>
    <w:p w:rsidR="001705BF" w:rsidRDefault="001705BF">
      <w:r>
        <w:br w:type="page"/>
      </w:r>
    </w:p>
    <w:p w:rsidR="00636769" w:rsidRPr="00671705" w:rsidRDefault="00610C3C" w:rsidP="00610C3C">
      <w:pPr>
        <w:pStyle w:val="Heading1"/>
      </w:pPr>
      <w:r w:rsidRPr="00671705">
        <w:lastRenderedPageBreak/>
        <w:t xml:space="preserve">VHR Mapping of </w:t>
      </w:r>
      <w:r w:rsidRPr="00671705">
        <w:rPr>
          <w:i/>
        </w:rPr>
        <w:t>P. Afra</w:t>
      </w:r>
      <w:r w:rsidRPr="00671705">
        <w:t xml:space="preserve"> Canopy Cover</w:t>
      </w:r>
    </w:p>
    <w:p w:rsidR="00831AF1" w:rsidRPr="00671705" w:rsidRDefault="00831AF1" w:rsidP="001A39E8">
      <w:pPr>
        <w:jc w:val="both"/>
      </w:pPr>
      <w:r w:rsidRPr="00671705">
        <w:t>A</w:t>
      </w:r>
      <w:r w:rsidRPr="00671705">
        <w:t xml:space="preserve"> statistical pattern recognition approach </w:t>
      </w:r>
      <w:r w:rsidRPr="00671705">
        <w:t xml:space="preserve">was followed </w:t>
      </w:r>
      <w:r w:rsidRPr="00671705">
        <w:t xml:space="preserve">to classify </w:t>
      </w:r>
      <w:r w:rsidRPr="00671705">
        <w:rPr>
          <w:i/>
        </w:rPr>
        <w:t>P. afra</w:t>
      </w:r>
      <w:r w:rsidRPr="00671705">
        <w:t xml:space="preserve"> canopy.  </w:t>
      </w:r>
      <w:r w:rsidRPr="00671705">
        <w:t>The</w:t>
      </w:r>
      <w:r w:rsidRPr="00671705">
        <w:t xml:space="preserve"> pixel size of 0.5m, combined with the tendency of </w:t>
      </w:r>
      <w:r w:rsidRPr="00671705">
        <w:rPr>
          <w:i/>
        </w:rPr>
        <w:t>P. afra</w:t>
      </w:r>
      <w:r w:rsidRPr="00671705">
        <w:t xml:space="preserve"> to grow in continuous stands meant that there was little spectral mixing and pixels covering </w:t>
      </w:r>
      <w:r w:rsidRPr="00671705">
        <w:rPr>
          <w:i/>
        </w:rPr>
        <w:t>P. afra</w:t>
      </w:r>
      <w:r w:rsidRPr="00671705">
        <w:t xml:space="preserve"> were relatively pure.  This supported a hard per-pixel classification approach.  The fractional canopy cover was determined as the portion of pixels classified as </w:t>
      </w:r>
      <w:r w:rsidRPr="00671705">
        <w:rPr>
          <w:i/>
        </w:rPr>
        <w:t>P. afra</w:t>
      </w:r>
      <w:r w:rsidRPr="00671705">
        <w:t xml:space="preserve"> over an area of interest.  </w:t>
      </w:r>
      <w:r w:rsidR="000A4863" w:rsidRPr="00671705">
        <w:t>The classifier produced maps were post processed using m</w:t>
      </w:r>
      <w:r w:rsidRPr="00671705">
        <w:t xml:space="preserve">orphological operators to remove noise and smooth boundaries. </w:t>
      </w:r>
      <w:r w:rsidR="000A4863" w:rsidRPr="00671705">
        <w:t xml:space="preserve"> </w:t>
      </w:r>
      <w:r w:rsidRPr="00671705">
        <w:t>These operations can be seen as a way of further incorporating spatial context into the classification results.</w:t>
      </w:r>
    </w:p>
    <w:p w:rsidR="00831AF1" w:rsidRPr="00671705" w:rsidRDefault="00610C3C" w:rsidP="001A39E8">
      <w:pPr>
        <w:jc w:val="both"/>
      </w:pPr>
      <w:r w:rsidRPr="00671705">
        <w:t>Support Vector Machine (SVM), random forest, decision tree, K-Nearest Neighbour (KNN) and Bayes normal classifiers were evaluated against both the hand labelled image ground truth and canopy cover ground truth</w:t>
      </w:r>
      <w:r w:rsidR="000007CF" w:rsidRPr="00671705">
        <w:t>,</w:t>
      </w:r>
      <w:r w:rsidRPr="00671705">
        <w:t xml:space="preserve"> acquired at 20 field sites</w:t>
      </w:r>
      <w:r w:rsidR="008637A5" w:rsidRPr="00671705">
        <w:t xml:space="preserve"> with Jan Vlok</w:t>
      </w:r>
      <w:r w:rsidRPr="00671705">
        <w:t>.  All classifiers except the Bayes normal classifier performed similarly well</w:t>
      </w:r>
      <w:r w:rsidR="008637A5" w:rsidRPr="00671705">
        <w:t xml:space="preserve">, </w:t>
      </w:r>
      <w:r w:rsidR="00831AF1" w:rsidRPr="00671705">
        <w:t>confirming</w:t>
      </w:r>
      <w:r w:rsidR="008637A5" w:rsidRPr="00671705">
        <w:t xml:space="preserve"> that an informative feature subset ha</w:t>
      </w:r>
      <w:r w:rsidR="004846EE" w:rsidRPr="00671705">
        <w:t>d</w:t>
      </w:r>
      <w:r w:rsidR="008637A5" w:rsidRPr="00671705">
        <w:t xml:space="preserve"> been chosen</w:t>
      </w:r>
      <w:r w:rsidRPr="00671705">
        <w:t xml:space="preserve">.  </w:t>
      </w:r>
      <w:r w:rsidR="00831AF1" w:rsidRPr="00671705">
        <w:t xml:space="preserve">The poor performance of the Bayes normal classifier can be attributed to the non-normal distribution of the feature set.  </w:t>
      </w:r>
      <w:r w:rsidRPr="00671705">
        <w:t xml:space="preserve">The decision tree produced the best results on the field ground truth and was chosen as the final classifier.  </w:t>
      </w:r>
      <w:r w:rsidR="008637A5" w:rsidRPr="00671705">
        <w:t xml:space="preserve">It </w:t>
      </w:r>
      <w:r w:rsidR="000007CF" w:rsidRPr="00671705">
        <w:t>was</w:t>
      </w:r>
      <w:r w:rsidR="008637A5" w:rsidRPr="00671705">
        <w:t xml:space="preserve"> also one of the fastest classifiers evaluated, being second in speed to the Bayes normal classifier.  </w:t>
      </w:r>
      <w:r w:rsidR="000007CF" w:rsidRPr="00671705">
        <w:t xml:space="preserve">Due to the large volume of two </w:t>
      </w:r>
      <w:r w:rsidR="00671705" w:rsidRPr="00671705">
        <w:t>terabytes</w:t>
      </w:r>
      <w:r w:rsidR="000007CF" w:rsidRPr="00671705">
        <w:t xml:space="preserve"> of imagery requiring processing, computation speed was an important factor in the choice of features and classifier.  </w:t>
      </w:r>
    </w:p>
    <w:p w:rsidR="00E568D4" w:rsidRPr="00671705" w:rsidRDefault="00E568D4" w:rsidP="00E568D4">
      <w:pPr>
        <w:jc w:val="both"/>
      </w:pPr>
      <w:r w:rsidRPr="00671705">
        <w:t xml:space="preserve">The confusion matrix for the </w:t>
      </w:r>
      <w:r w:rsidR="00E65E28">
        <w:t xml:space="preserve">decision tree </w:t>
      </w:r>
      <w:r w:rsidRPr="00671705">
        <w:t xml:space="preserve">performance on the image ground truth is shown in </w:t>
      </w:r>
      <w:r w:rsidRPr="00671705">
        <w:fldChar w:fldCharType="begin"/>
      </w:r>
      <w:r w:rsidRPr="00671705">
        <w:instrText xml:space="preserve"> REF _Ref395169574 \h </w:instrText>
      </w:r>
      <w:r w:rsidRPr="00671705">
        <w:fldChar w:fldCharType="separate"/>
      </w:r>
      <w:r w:rsidR="00AB7306" w:rsidRPr="00671705">
        <w:t xml:space="preserve">Table </w:t>
      </w:r>
      <w:r w:rsidR="00AB7306">
        <w:rPr>
          <w:noProof/>
        </w:rPr>
        <w:t>4</w:t>
      </w:r>
      <w:r w:rsidR="00AB7306" w:rsidRPr="00671705">
        <w:t>.</w:t>
      </w:r>
      <w:r w:rsidR="00AB7306">
        <w:rPr>
          <w:noProof/>
        </w:rPr>
        <w:t>1</w:t>
      </w:r>
      <w:r w:rsidRPr="00671705">
        <w:fldChar w:fldCharType="end"/>
      </w:r>
      <w:r w:rsidRPr="00671705">
        <w:t xml:space="preserve">.  </w:t>
      </w:r>
      <w:r w:rsidRPr="00671705">
        <w:t>The performance</w:t>
      </w:r>
      <w:r w:rsidR="00483A91" w:rsidRPr="00671705">
        <w:t xml:space="preserve"> on the field ground truth is shown for each site in </w:t>
      </w:r>
      <w:r w:rsidR="00483A91" w:rsidRPr="00671705">
        <w:fldChar w:fldCharType="begin"/>
      </w:r>
      <w:r w:rsidR="00483A91" w:rsidRPr="00671705">
        <w:instrText xml:space="preserve"> REF _Ref395175360 \h </w:instrText>
      </w:r>
      <w:r w:rsidR="00483A91" w:rsidRPr="00671705">
        <w:instrText xml:space="preserve"> \* MERGEFORMAT </w:instrText>
      </w:r>
      <w:r w:rsidR="00483A91" w:rsidRPr="00671705">
        <w:fldChar w:fldCharType="separate"/>
      </w:r>
      <w:r w:rsidR="00AB7306" w:rsidRPr="00671705">
        <w:t xml:space="preserve">Table </w:t>
      </w:r>
      <w:r w:rsidR="00AB7306">
        <w:rPr>
          <w:noProof/>
        </w:rPr>
        <w:t>4</w:t>
      </w:r>
      <w:r w:rsidR="00AB7306" w:rsidRPr="00671705">
        <w:rPr>
          <w:noProof/>
        </w:rPr>
        <w:t>.</w:t>
      </w:r>
      <w:r w:rsidR="00AB7306">
        <w:rPr>
          <w:noProof/>
        </w:rPr>
        <w:t>2</w:t>
      </w:r>
      <w:r w:rsidR="00483A91" w:rsidRPr="00671705">
        <w:fldChar w:fldCharType="end"/>
      </w:r>
      <w:r w:rsidR="00483A91" w:rsidRPr="00671705">
        <w:t xml:space="preserve">.  The mean of the absolute canopy cover errors is 5.85% with a standard deviation of 4.65% </w:t>
      </w:r>
      <w:r w:rsidR="00E65E28">
        <w:t>over the 20 sites</w:t>
      </w:r>
      <w:r w:rsidR="00483A91" w:rsidRPr="00671705">
        <w:t xml:space="preserve">.  </w:t>
      </w:r>
    </w:p>
    <w:p w:rsidR="00483A91" w:rsidRPr="00671705" w:rsidRDefault="00483A91" w:rsidP="00483A91">
      <w:pPr>
        <w:jc w:val="both"/>
      </w:pPr>
      <w:r w:rsidRPr="00671705">
        <w:t xml:space="preserve">The classifier performs well </w:t>
      </w:r>
      <w:r w:rsidR="00E568D4" w:rsidRPr="00671705">
        <w:t xml:space="preserve">in </w:t>
      </w:r>
      <w:r w:rsidRPr="00671705">
        <w:t xml:space="preserve">the Groenfontein, Matjiesvlei and Grootkop areas but underestimated canopy cover for the Rooiberg sites.  An inspection of the images of the field sites suggested that the Rooiberg ground truth estimates were somewhat inflated.  This could be because the Rooiberg site was in recovery and the </w:t>
      </w:r>
      <w:r w:rsidRPr="00671705">
        <w:rPr>
          <w:i/>
        </w:rPr>
        <w:t>P. afra</w:t>
      </w:r>
      <w:r w:rsidRPr="00671705">
        <w:t xml:space="preserve"> plants had grown significantly in the three years between image capture and ground truthing,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t>
      </w:r>
      <w:r w:rsidRPr="00671705">
        <w:rPr>
          <w:i/>
        </w:rPr>
        <w:t>P. afra</w:t>
      </w:r>
      <w:r w:rsidRPr="00671705">
        <w:t xml:space="preserve"> plants at Rooiberg are smaller and have a canopy that is less dense than those in other sites. This helps explain the canopy cover underestimation in this area.  </w:t>
      </w:r>
    </w:p>
    <w:p w:rsidR="00E568D4" w:rsidRPr="00671705" w:rsidRDefault="00483A91" w:rsidP="00E568D4">
      <w:pPr>
        <w:jc w:val="both"/>
      </w:pPr>
      <w:r w:rsidRPr="00671705">
        <w:t xml:space="preserve">As an additional check on the classifier performance, </w:t>
      </w:r>
      <w:r w:rsidR="004846EE" w:rsidRPr="00671705">
        <w:t xml:space="preserve">comparative </w:t>
      </w:r>
      <w:r w:rsidRPr="00671705">
        <w:t xml:space="preserve">canopy cover estimates were made for the field sites by </w:t>
      </w:r>
      <w:r w:rsidR="00831AF1" w:rsidRPr="00671705">
        <w:t>Jan Vlok</w:t>
      </w:r>
      <w:r w:rsidR="004846EE" w:rsidRPr="00671705">
        <w:t xml:space="preserve"> using only the images and </w:t>
      </w:r>
      <w:r w:rsidRPr="00671705">
        <w:t xml:space="preserve">without knowledge of the field ground truth.  The </w:t>
      </w:r>
      <w:r w:rsidR="00E568D4" w:rsidRPr="00671705">
        <w:t>mean absolute error (</w:t>
      </w:r>
      <w:r w:rsidRPr="00671705">
        <w:t>MAE</w:t>
      </w:r>
      <w:r w:rsidR="00E568D4" w:rsidRPr="00671705">
        <w:t>)</w:t>
      </w:r>
      <w:r w:rsidRPr="00671705">
        <w:t xml:space="preserve"> and </w:t>
      </w:r>
      <w:r w:rsidR="00E568D4" w:rsidRPr="00671705">
        <w:t>standard deviation of absolute errors (</w:t>
      </w:r>
      <w:r w:rsidRPr="00671705">
        <w:t>SAE</w:t>
      </w:r>
      <w:r w:rsidR="00E568D4" w:rsidRPr="00671705">
        <w:t>)</w:t>
      </w:r>
      <w:r w:rsidRPr="00671705">
        <w:t xml:space="preserve"> of the</w:t>
      </w:r>
      <w:r w:rsidR="001705BF">
        <w:t>se</w:t>
      </w:r>
      <w:r w:rsidRPr="00671705">
        <w:t xml:space="preserve"> expert estimates were 17.50% and 20.98% respectively, which is regarded as further confirmation of the classifier’s usefulness.   </w:t>
      </w:r>
    </w:p>
    <w:p w:rsidR="00E568D4" w:rsidRPr="00671705" w:rsidRDefault="00E568D4" w:rsidP="00375FE2">
      <w:pPr>
        <w:pStyle w:val="Caption"/>
        <w:keepNext/>
        <w:keepLines/>
      </w:pPr>
      <w:bookmarkStart w:id="19" w:name="_Ref395169574"/>
      <w:bookmarkStart w:id="20" w:name="_Toc397361713"/>
      <w:r w:rsidRPr="00671705">
        <w:lastRenderedPageBreak/>
        <w:t xml:space="preserve">Table </w:t>
      </w:r>
      <w:r w:rsidRPr="00671705">
        <w:fldChar w:fldCharType="begin"/>
      </w:r>
      <w:r w:rsidRPr="00671705">
        <w:instrText xml:space="preserve"> STYLEREF 1 \s </w:instrText>
      </w:r>
      <w:r w:rsidRPr="00671705">
        <w:fldChar w:fldCharType="separate"/>
      </w:r>
      <w:r w:rsidR="00AB7306">
        <w:rPr>
          <w:noProof/>
        </w:rPr>
        <w:t>4</w:t>
      </w:r>
      <w:r w:rsidRPr="00671705">
        <w:fldChar w:fldCharType="end"/>
      </w:r>
      <w:r w:rsidRPr="00671705">
        <w:t>.</w:t>
      </w:r>
      <w:r w:rsidRPr="00671705">
        <w:fldChar w:fldCharType="begin"/>
      </w:r>
      <w:r w:rsidRPr="00671705">
        <w:instrText xml:space="preserve"> SEQ Table \* ARABIC \s 1 </w:instrText>
      </w:r>
      <w:r w:rsidRPr="00671705">
        <w:fldChar w:fldCharType="separate"/>
      </w:r>
      <w:r w:rsidR="00AB7306">
        <w:rPr>
          <w:noProof/>
        </w:rPr>
        <w:t>1</w:t>
      </w:r>
      <w:r w:rsidRPr="00671705">
        <w:fldChar w:fldCharType="end"/>
      </w:r>
      <w:bookmarkEnd w:id="19"/>
      <w:r w:rsidRPr="00671705">
        <w:t xml:space="preserve">   Decision tree two class confusion matrix</w:t>
      </w:r>
      <w:bookmarkEnd w:id="20"/>
    </w:p>
    <w:tbl>
      <w:tblPr>
        <w:tblStyle w:val="MyThesisTable"/>
        <w:tblW w:w="0" w:type="auto"/>
        <w:tblLook w:val="04A0" w:firstRow="1" w:lastRow="0" w:firstColumn="1" w:lastColumn="0" w:noHBand="0" w:noVBand="1"/>
      </w:tblPr>
      <w:tblGrid>
        <w:gridCol w:w="1488"/>
        <w:gridCol w:w="1489"/>
        <w:gridCol w:w="1489"/>
        <w:gridCol w:w="1489"/>
        <w:gridCol w:w="1489"/>
      </w:tblGrid>
      <w:tr w:rsidR="00E568D4" w:rsidRPr="00671705" w:rsidTr="001A4594">
        <w:trPr>
          <w:cnfStyle w:val="100000000000" w:firstRow="1" w:lastRow="0" w:firstColumn="0" w:lastColumn="0" w:oddVBand="0" w:evenVBand="0" w:oddHBand="0" w:evenHBand="0" w:firstRowFirstColumn="0" w:firstRowLastColumn="0" w:lastRowFirstColumn="0" w:lastRowLastColumn="0"/>
          <w:trHeight w:val="284"/>
        </w:trPr>
        <w:tc>
          <w:tcPr>
            <w:tcW w:w="1488" w:type="dxa"/>
          </w:tcPr>
          <w:p w:rsidR="00E568D4" w:rsidRPr="00671705" w:rsidRDefault="00E568D4" w:rsidP="00375FE2">
            <w:pPr>
              <w:spacing w:before="40" w:after="40" w:line="276" w:lineRule="auto"/>
              <w:rPr>
                <w:rFonts w:cs="Arial"/>
                <w:szCs w:val="16"/>
              </w:rPr>
            </w:pPr>
          </w:p>
        </w:tc>
        <w:tc>
          <w:tcPr>
            <w:tcW w:w="1489" w:type="dxa"/>
          </w:tcPr>
          <w:p w:rsidR="00E568D4" w:rsidRPr="00671705" w:rsidRDefault="00E568D4" w:rsidP="00375FE2">
            <w:pPr>
              <w:spacing w:before="40" w:after="40" w:line="276" w:lineRule="auto"/>
              <w:rPr>
                <w:rFonts w:cs="Arial"/>
                <w:szCs w:val="16"/>
              </w:rPr>
            </w:pPr>
            <w:r w:rsidRPr="00671705">
              <w:rPr>
                <w:rFonts w:cs="Arial"/>
                <w:szCs w:val="16"/>
              </w:rPr>
              <w:t>Background</w:t>
            </w:r>
          </w:p>
        </w:tc>
        <w:tc>
          <w:tcPr>
            <w:tcW w:w="1489" w:type="dxa"/>
          </w:tcPr>
          <w:p w:rsidR="00E568D4" w:rsidRPr="00671705" w:rsidRDefault="00E568D4" w:rsidP="00375FE2">
            <w:pPr>
              <w:spacing w:before="40" w:after="40" w:line="276" w:lineRule="auto"/>
              <w:rPr>
                <w:rFonts w:cs="Arial"/>
                <w:szCs w:val="16"/>
              </w:rPr>
            </w:pPr>
            <w:r w:rsidRPr="00671705">
              <w:rPr>
                <w:rFonts w:cs="Arial"/>
                <w:szCs w:val="16"/>
              </w:rPr>
              <w:t>Spekboom</w:t>
            </w:r>
          </w:p>
        </w:tc>
        <w:tc>
          <w:tcPr>
            <w:tcW w:w="1489" w:type="dxa"/>
            <w:tcBorders>
              <w:left w:val="single" w:sz="12" w:space="0" w:color="000000" w:themeColor="text1"/>
              <w:right w:val="single" w:sz="12" w:space="0" w:color="000000" w:themeColor="text1"/>
            </w:tcBorders>
          </w:tcPr>
          <w:p w:rsidR="00E568D4" w:rsidRPr="00671705" w:rsidRDefault="00E568D4" w:rsidP="00375FE2">
            <w:pPr>
              <w:spacing w:before="40" w:after="40" w:line="276" w:lineRule="auto"/>
              <w:rPr>
                <w:rFonts w:cs="Arial"/>
                <w:szCs w:val="16"/>
              </w:rPr>
            </w:pPr>
            <w:r w:rsidRPr="00671705">
              <w:rPr>
                <w:rFonts w:cs="Arial"/>
                <w:szCs w:val="16"/>
              </w:rPr>
              <w:t>Total</w:t>
            </w:r>
          </w:p>
        </w:tc>
        <w:tc>
          <w:tcPr>
            <w:tcW w:w="1489" w:type="dxa"/>
            <w:tcBorders>
              <w:left w:val="single" w:sz="12" w:space="0" w:color="000000" w:themeColor="text1"/>
            </w:tcBorders>
          </w:tcPr>
          <w:p w:rsidR="00E568D4" w:rsidRPr="00671705" w:rsidRDefault="00E568D4" w:rsidP="00375FE2">
            <w:pPr>
              <w:spacing w:before="40" w:after="40" w:line="276" w:lineRule="auto"/>
              <w:rPr>
                <w:rFonts w:cs="Arial"/>
                <w:szCs w:val="16"/>
              </w:rPr>
            </w:pPr>
            <w:r w:rsidRPr="00671705">
              <w:rPr>
                <w:rFonts w:cs="Arial"/>
                <w:szCs w:val="16"/>
              </w:rPr>
              <w:t>PA (%)</w:t>
            </w:r>
            <w:r w:rsidRPr="00671705">
              <w:rPr>
                <w:rFonts w:cs="Arial"/>
                <w:b w:val="0"/>
                <w:szCs w:val="16"/>
                <w:vertAlign w:val="superscript"/>
              </w:rPr>
              <w:t>a</w:t>
            </w:r>
          </w:p>
        </w:tc>
      </w:tr>
      <w:tr w:rsidR="00E568D4" w:rsidRPr="00671705" w:rsidTr="001A4594">
        <w:trPr>
          <w:trHeight w:val="299"/>
        </w:trPr>
        <w:tc>
          <w:tcPr>
            <w:tcW w:w="1488" w:type="dxa"/>
          </w:tcPr>
          <w:p w:rsidR="00E568D4" w:rsidRPr="00671705" w:rsidRDefault="00E568D4" w:rsidP="00375FE2">
            <w:pPr>
              <w:spacing w:before="40" w:after="40" w:line="276" w:lineRule="auto"/>
              <w:rPr>
                <w:rFonts w:cs="Arial"/>
                <w:b/>
                <w:szCs w:val="16"/>
              </w:rPr>
            </w:pPr>
            <w:r w:rsidRPr="00671705">
              <w:rPr>
                <w:rFonts w:cs="Arial"/>
                <w:b/>
                <w:szCs w:val="16"/>
              </w:rPr>
              <w:t>Background</w:t>
            </w:r>
          </w:p>
        </w:tc>
        <w:tc>
          <w:tcPr>
            <w:tcW w:w="1489" w:type="dxa"/>
            <w:vAlign w:val="top"/>
          </w:tcPr>
          <w:p w:rsidR="00E568D4" w:rsidRPr="00671705" w:rsidRDefault="00E568D4" w:rsidP="00375FE2">
            <w:pPr>
              <w:rPr>
                <w:szCs w:val="16"/>
              </w:rPr>
            </w:pPr>
            <w:r w:rsidRPr="00671705">
              <w:rPr>
                <w:szCs w:val="16"/>
              </w:rPr>
              <w:t>30103</w:t>
            </w:r>
          </w:p>
        </w:tc>
        <w:tc>
          <w:tcPr>
            <w:tcW w:w="1489" w:type="dxa"/>
            <w:vAlign w:val="top"/>
          </w:tcPr>
          <w:p w:rsidR="00E568D4" w:rsidRPr="00671705" w:rsidRDefault="00E568D4" w:rsidP="00375FE2">
            <w:pPr>
              <w:rPr>
                <w:szCs w:val="16"/>
              </w:rPr>
            </w:pPr>
            <w:r w:rsidRPr="00671705">
              <w:rPr>
                <w:szCs w:val="16"/>
              </w:rPr>
              <w:t>514</w:t>
            </w:r>
          </w:p>
        </w:tc>
        <w:tc>
          <w:tcPr>
            <w:tcW w:w="1489" w:type="dxa"/>
            <w:tcBorders>
              <w:left w:val="single" w:sz="12" w:space="0" w:color="000000" w:themeColor="text1"/>
              <w:right w:val="single" w:sz="12" w:space="0" w:color="000000" w:themeColor="text1"/>
            </w:tcBorders>
            <w:vAlign w:val="top"/>
          </w:tcPr>
          <w:p w:rsidR="00E568D4" w:rsidRPr="00671705" w:rsidRDefault="00E568D4" w:rsidP="00375FE2">
            <w:pPr>
              <w:rPr>
                <w:szCs w:val="16"/>
              </w:rPr>
            </w:pPr>
            <w:r w:rsidRPr="00671705">
              <w:rPr>
                <w:szCs w:val="16"/>
              </w:rPr>
              <w:t>30617</w:t>
            </w:r>
          </w:p>
        </w:tc>
        <w:tc>
          <w:tcPr>
            <w:tcW w:w="1489" w:type="dxa"/>
            <w:tcBorders>
              <w:left w:val="single" w:sz="12" w:space="0" w:color="000000" w:themeColor="text1"/>
            </w:tcBorders>
            <w:vAlign w:val="top"/>
          </w:tcPr>
          <w:p w:rsidR="00E568D4" w:rsidRPr="00671705" w:rsidRDefault="00E568D4" w:rsidP="00375FE2">
            <w:pPr>
              <w:rPr>
                <w:szCs w:val="16"/>
              </w:rPr>
            </w:pPr>
            <w:r w:rsidRPr="00671705">
              <w:rPr>
                <w:szCs w:val="16"/>
              </w:rPr>
              <w:t>98.32</w:t>
            </w:r>
          </w:p>
        </w:tc>
      </w:tr>
      <w:tr w:rsidR="00E568D4" w:rsidRPr="00671705" w:rsidTr="001A4594">
        <w:trPr>
          <w:trHeight w:val="284"/>
        </w:trPr>
        <w:tc>
          <w:tcPr>
            <w:tcW w:w="1488" w:type="dxa"/>
          </w:tcPr>
          <w:p w:rsidR="00E568D4" w:rsidRPr="00671705" w:rsidRDefault="00E568D4" w:rsidP="00375FE2">
            <w:pPr>
              <w:spacing w:before="40" w:after="40" w:line="276" w:lineRule="auto"/>
              <w:rPr>
                <w:rFonts w:cs="Arial"/>
                <w:b/>
                <w:szCs w:val="16"/>
              </w:rPr>
            </w:pPr>
            <w:r w:rsidRPr="00671705">
              <w:rPr>
                <w:rFonts w:cs="Arial"/>
                <w:b/>
                <w:szCs w:val="16"/>
              </w:rPr>
              <w:t>Spekboom</w:t>
            </w:r>
          </w:p>
        </w:tc>
        <w:tc>
          <w:tcPr>
            <w:tcW w:w="1489" w:type="dxa"/>
            <w:vAlign w:val="top"/>
          </w:tcPr>
          <w:p w:rsidR="00E568D4" w:rsidRPr="00671705" w:rsidRDefault="00E568D4" w:rsidP="00375FE2">
            <w:pPr>
              <w:rPr>
                <w:szCs w:val="16"/>
              </w:rPr>
            </w:pPr>
            <w:r w:rsidRPr="00671705">
              <w:rPr>
                <w:szCs w:val="16"/>
              </w:rPr>
              <w:t>1491</w:t>
            </w:r>
          </w:p>
        </w:tc>
        <w:tc>
          <w:tcPr>
            <w:tcW w:w="1489" w:type="dxa"/>
            <w:vAlign w:val="top"/>
          </w:tcPr>
          <w:p w:rsidR="00E568D4" w:rsidRPr="00671705" w:rsidRDefault="00E568D4" w:rsidP="00375FE2">
            <w:pPr>
              <w:rPr>
                <w:szCs w:val="16"/>
              </w:rPr>
            </w:pPr>
            <w:r w:rsidRPr="00671705">
              <w:rPr>
                <w:szCs w:val="16"/>
              </w:rPr>
              <w:t>25769</w:t>
            </w:r>
          </w:p>
        </w:tc>
        <w:tc>
          <w:tcPr>
            <w:tcW w:w="1489" w:type="dxa"/>
            <w:tcBorders>
              <w:left w:val="single" w:sz="12" w:space="0" w:color="000000" w:themeColor="text1"/>
              <w:right w:val="single" w:sz="12" w:space="0" w:color="000000" w:themeColor="text1"/>
            </w:tcBorders>
            <w:vAlign w:val="top"/>
          </w:tcPr>
          <w:p w:rsidR="00E568D4" w:rsidRPr="00671705" w:rsidRDefault="00E568D4" w:rsidP="00375FE2">
            <w:pPr>
              <w:rPr>
                <w:szCs w:val="16"/>
              </w:rPr>
            </w:pPr>
            <w:r w:rsidRPr="00671705">
              <w:rPr>
                <w:szCs w:val="16"/>
              </w:rPr>
              <w:t>27260</w:t>
            </w:r>
          </w:p>
        </w:tc>
        <w:tc>
          <w:tcPr>
            <w:tcW w:w="1489" w:type="dxa"/>
            <w:tcBorders>
              <w:left w:val="single" w:sz="12" w:space="0" w:color="000000" w:themeColor="text1"/>
            </w:tcBorders>
            <w:vAlign w:val="top"/>
          </w:tcPr>
          <w:p w:rsidR="00E568D4" w:rsidRPr="00671705" w:rsidRDefault="00E568D4" w:rsidP="00375FE2">
            <w:pPr>
              <w:rPr>
                <w:szCs w:val="16"/>
              </w:rPr>
            </w:pPr>
            <w:r w:rsidRPr="00671705">
              <w:rPr>
                <w:szCs w:val="16"/>
              </w:rPr>
              <w:t>94.53</w:t>
            </w:r>
          </w:p>
        </w:tc>
      </w:tr>
      <w:tr w:rsidR="00E568D4" w:rsidRPr="00671705" w:rsidTr="001A4594">
        <w:trPr>
          <w:trHeight w:val="284"/>
        </w:trPr>
        <w:tc>
          <w:tcPr>
            <w:tcW w:w="1488" w:type="dxa"/>
            <w:tcBorders>
              <w:top w:val="single" w:sz="12" w:space="0" w:color="000000" w:themeColor="text1"/>
              <w:bottom w:val="single" w:sz="12" w:space="0" w:color="000000" w:themeColor="text1"/>
            </w:tcBorders>
          </w:tcPr>
          <w:p w:rsidR="00E568D4" w:rsidRPr="00671705" w:rsidRDefault="00E568D4" w:rsidP="00375FE2">
            <w:pPr>
              <w:spacing w:before="40" w:after="40" w:line="276" w:lineRule="auto"/>
              <w:rPr>
                <w:rFonts w:cs="Arial"/>
                <w:b/>
                <w:szCs w:val="16"/>
              </w:rPr>
            </w:pPr>
            <w:r w:rsidRPr="00671705">
              <w:rPr>
                <w:rFonts w:cs="Arial"/>
                <w:b/>
                <w:szCs w:val="16"/>
              </w:rPr>
              <w:t>Total</w:t>
            </w:r>
          </w:p>
        </w:tc>
        <w:tc>
          <w:tcPr>
            <w:tcW w:w="1489" w:type="dxa"/>
            <w:tcBorders>
              <w:top w:val="single" w:sz="12" w:space="0" w:color="000000" w:themeColor="text1"/>
              <w:bottom w:val="single" w:sz="12" w:space="0" w:color="000000" w:themeColor="text1"/>
            </w:tcBorders>
            <w:vAlign w:val="top"/>
          </w:tcPr>
          <w:p w:rsidR="00E568D4" w:rsidRPr="00671705" w:rsidRDefault="00E568D4" w:rsidP="00375FE2">
            <w:pPr>
              <w:rPr>
                <w:szCs w:val="16"/>
              </w:rPr>
            </w:pPr>
            <w:r w:rsidRPr="00671705">
              <w:rPr>
                <w:szCs w:val="16"/>
              </w:rPr>
              <w:t>31594</w:t>
            </w:r>
          </w:p>
        </w:tc>
        <w:tc>
          <w:tcPr>
            <w:tcW w:w="1489" w:type="dxa"/>
            <w:tcBorders>
              <w:top w:val="single" w:sz="12" w:space="0" w:color="000000" w:themeColor="text1"/>
              <w:bottom w:val="single" w:sz="12" w:space="0" w:color="000000" w:themeColor="text1"/>
            </w:tcBorders>
            <w:vAlign w:val="top"/>
          </w:tcPr>
          <w:p w:rsidR="00E568D4" w:rsidRPr="00671705" w:rsidRDefault="00E568D4" w:rsidP="00375FE2">
            <w:pPr>
              <w:rPr>
                <w:szCs w:val="16"/>
              </w:rPr>
            </w:pPr>
            <w:r w:rsidRPr="00671705">
              <w:rPr>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rsidR="00E568D4" w:rsidRPr="00671705" w:rsidRDefault="00E568D4" w:rsidP="00375FE2">
            <w:pPr>
              <w:rPr>
                <w:szCs w:val="16"/>
              </w:rPr>
            </w:pPr>
            <w:r w:rsidRPr="00671705">
              <w:rPr>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rsidR="00E568D4" w:rsidRPr="00671705" w:rsidRDefault="00E568D4" w:rsidP="00375FE2">
            <w:pPr>
              <w:rPr>
                <w:szCs w:val="16"/>
              </w:rPr>
            </w:pPr>
          </w:p>
        </w:tc>
      </w:tr>
      <w:tr w:rsidR="00E568D4" w:rsidRPr="00671705" w:rsidTr="001A4594">
        <w:trPr>
          <w:trHeight w:val="299"/>
        </w:trPr>
        <w:tc>
          <w:tcPr>
            <w:tcW w:w="1488" w:type="dxa"/>
            <w:tcBorders>
              <w:top w:val="single" w:sz="12" w:space="0" w:color="000000" w:themeColor="text1"/>
            </w:tcBorders>
          </w:tcPr>
          <w:p w:rsidR="00E568D4" w:rsidRPr="00671705" w:rsidRDefault="00E568D4" w:rsidP="00375FE2">
            <w:pPr>
              <w:spacing w:before="40" w:after="40" w:line="276" w:lineRule="auto"/>
              <w:rPr>
                <w:rFonts w:cs="Arial"/>
                <w:b/>
                <w:szCs w:val="16"/>
              </w:rPr>
            </w:pPr>
            <w:r w:rsidRPr="00671705">
              <w:rPr>
                <w:rFonts w:cs="Arial"/>
                <w:b/>
                <w:szCs w:val="16"/>
              </w:rPr>
              <w:t>CA (%)</w:t>
            </w:r>
            <w:r w:rsidRPr="00671705">
              <w:rPr>
                <w:rFonts w:cs="Arial"/>
                <w:b/>
                <w:szCs w:val="16"/>
                <w:vertAlign w:val="superscript"/>
              </w:rPr>
              <w:t>a</w:t>
            </w:r>
          </w:p>
        </w:tc>
        <w:tc>
          <w:tcPr>
            <w:tcW w:w="1489" w:type="dxa"/>
            <w:tcBorders>
              <w:top w:val="single" w:sz="12" w:space="0" w:color="000000" w:themeColor="text1"/>
            </w:tcBorders>
            <w:vAlign w:val="top"/>
          </w:tcPr>
          <w:p w:rsidR="00E568D4" w:rsidRPr="00671705" w:rsidRDefault="00E568D4" w:rsidP="00375FE2">
            <w:pPr>
              <w:rPr>
                <w:szCs w:val="16"/>
              </w:rPr>
            </w:pPr>
            <w:r w:rsidRPr="00671705">
              <w:rPr>
                <w:szCs w:val="16"/>
              </w:rPr>
              <w:t>95.28</w:t>
            </w:r>
          </w:p>
        </w:tc>
        <w:tc>
          <w:tcPr>
            <w:tcW w:w="1489" w:type="dxa"/>
            <w:tcBorders>
              <w:top w:val="single" w:sz="12" w:space="0" w:color="000000" w:themeColor="text1"/>
            </w:tcBorders>
            <w:vAlign w:val="top"/>
          </w:tcPr>
          <w:p w:rsidR="00E568D4" w:rsidRPr="00671705" w:rsidRDefault="00E568D4" w:rsidP="00375FE2">
            <w:pPr>
              <w:rPr>
                <w:szCs w:val="16"/>
              </w:rPr>
            </w:pPr>
            <w:r w:rsidRPr="00671705">
              <w:rPr>
                <w:szCs w:val="16"/>
              </w:rPr>
              <w:t>98.04</w:t>
            </w:r>
          </w:p>
        </w:tc>
        <w:tc>
          <w:tcPr>
            <w:tcW w:w="1489" w:type="dxa"/>
            <w:tcBorders>
              <w:top w:val="single" w:sz="12" w:space="0" w:color="000000" w:themeColor="text1"/>
            </w:tcBorders>
            <w:vAlign w:val="top"/>
          </w:tcPr>
          <w:p w:rsidR="00E568D4" w:rsidRPr="00671705" w:rsidRDefault="00E568D4" w:rsidP="00375FE2">
            <w:pPr>
              <w:rPr>
                <w:szCs w:val="16"/>
              </w:rPr>
            </w:pPr>
          </w:p>
        </w:tc>
        <w:tc>
          <w:tcPr>
            <w:tcW w:w="1489" w:type="dxa"/>
            <w:tcBorders>
              <w:top w:val="single" w:sz="12" w:space="0" w:color="000000" w:themeColor="text1"/>
            </w:tcBorders>
            <w:vAlign w:val="top"/>
          </w:tcPr>
          <w:p w:rsidR="00E568D4" w:rsidRPr="00671705" w:rsidRDefault="00E568D4" w:rsidP="00375FE2">
            <w:pPr>
              <w:rPr>
                <w:szCs w:val="16"/>
              </w:rPr>
            </w:pPr>
          </w:p>
        </w:tc>
      </w:tr>
      <w:tr w:rsidR="00E568D4" w:rsidRPr="00671705" w:rsidTr="001A4594">
        <w:trPr>
          <w:trHeight w:val="284"/>
        </w:trPr>
        <w:tc>
          <w:tcPr>
            <w:tcW w:w="1488" w:type="dxa"/>
          </w:tcPr>
          <w:p w:rsidR="00E568D4" w:rsidRPr="00671705" w:rsidRDefault="00E568D4" w:rsidP="00375FE2">
            <w:pPr>
              <w:spacing w:before="40" w:after="40" w:line="276" w:lineRule="auto"/>
              <w:rPr>
                <w:rFonts w:cs="Arial"/>
                <w:b/>
                <w:szCs w:val="16"/>
              </w:rPr>
            </w:pPr>
            <w:r w:rsidRPr="00671705">
              <w:rPr>
                <w:rFonts w:cs="Arial"/>
                <w:b/>
                <w:szCs w:val="16"/>
              </w:rPr>
              <w:t>Kappa</w:t>
            </w:r>
          </w:p>
        </w:tc>
        <w:tc>
          <w:tcPr>
            <w:tcW w:w="1489" w:type="dxa"/>
            <w:vAlign w:val="top"/>
          </w:tcPr>
          <w:p w:rsidR="00E568D4" w:rsidRPr="00671705" w:rsidRDefault="00E568D4" w:rsidP="00375FE2">
            <w:pPr>
              <w:rPr>
                <w:szCs w:val="16"/>
              </w:rPr>
            </w:pPr>
            <w:r w:rsidRPr="00671705">
              <w:rPr>
                <w:szCs w:val="16"/>
              </w:rPr>
              <w:t>0.93</w:t>
            </w:r>
          </w:p>
        </w:tc>
        <w:tc>
          <w:tcPr>
            <w:tcW w:w="1489" w:type="dxa"/>
            <w:vAlign w:val="top"/>
          </w:tcPr>
          <w:p w:rsidR="00E568D4" w:rsidRPr="00671705" w:rsidRDefault="00E568D4" w:rsidP="00375FE2">
            <w:pPr>
              <w:rPr>
                <w:szCs w:val="16"/>
              </w:rPr>
            </w:pPr>
          </w:p>
        </w:tc>
        <w:tc>
          <w:tcPr>
            <w:tcW w:w="1489" w:type="dxa"/>
            <w:vAlign w:val="top"/>
          </w:tcPr>
          <w:p w:rsidR="00E568D4" w:rsidRPr="00671705" w:rsidRDefault="00E568D4" w:rsidP="00375FE2">
            <w:pPr>
              <w:rPr>
                <w:szCs w:val="16"/>
              </w:rPr>
            </w:pPr>
          </w:p>
        </w:tc>
        <w:tc>
          <w:tcPr>
            <w:tcW w:w="1489" w:type="dxa"/>
            <w:vAlign w:val="top"/>
          </w:tcPr>
          <w:p w:rsidR="00E568D4" w:rsidRPr="00671705" w:rsidRDefault="00E568D4" w:rsidP="00375FE2">
            <w:pPr>
              <w:rPr>
                <w:szCs w:val="16"/>
              </w:rPr>
            </w:pPr>
          </w:p>
        </w:tc>
      </w:tr>
      <w:tr w:rsidR="00E568D4" w:rsidRPr="00671705" w:rsidTr="001A4594">
        <w:trPr>
          <w:trHeight w:val="284"/>
        </w:trPr>
        <w:tc>
          <w:tcPr>
            <w:tcW w:w="1488" w:type="dxa"/>
          </w:tcPr>
          <w:p w:rsidR="00E568D4" w:rsidRPr="00671705" w:rsidRDefault="00E568D4" w:rsidP="00375FE2">
            <w:pPr>
              <w:spacing w:before="40" w:after="40" w:line="276" w:lineRule="auto"/>
              <w:rPr>
                <w:rFonts w:cs="Arial"/>
                <w:b/>
                <w:szCs w:val="16"/>
              </w:rPr>
            </w:pPr>
            <w:r w:rsidRPr="00671705">
              <w:rPr>
                <w:rFonts w:cs="Arial"/>
                <w:b/>
                <w:szCs w:val="16"/>
              </w:rPr>
              <w:t>Overall Error (%)</w:t>
            </w:r>
          </w:p>
        </w:tc>
        <w:tc>
          <w:tcPr>
            <w:tcW w:w="1489" w:type="dxa"/>
            <w:vAlign w:val="top"/>
          </w:tcPr>
          <w:p w:rsidR="00E568D4" w:rsidRPr="00671705" w:rsidRDefault="00E568D4" w:rsidP="00375FE2">
            <w:pPr>
              <w:rPr>
                <w:szCs w:val="16"/>
              </w:rPr>
            </w:pPr>
            <w:r w:rsidRPr="00671705">
              <w:rPr>
                <w:szCs w:val="16"/>
              </w:rPr>
              <w:t>3.57</w:t>
            </w:r>
          </w:p>
        </w:tc>
        <w:tc>
          <w:tcPr>
            <w:tcW w:w="1489" w:type="dxa"/>
            <w:vAlign w:val="top"/>
          </w:tcPr>
          <w:p w:rsidR="00E568D4" w:rsidRPr="00671705" w:rsidRDefault="00E568D4" w:rsidP="00375FE2">
            <w:pPr>
              <w:rPr>
                <w:szCs w:val="16"/>
              </w:rPr>
            </w:pPr>
          </w:p>
        </w:tc>
        <w:tc>
          <w:tcPr>
            <w:tcW w:w="1489" w:type="dxa"/>
            <w:vAlign w:val="top"/>
          </w:tcPr>
          <w:p w:rsidR="00E568D4" w:rsidRPr="00671705" w:rsidRDefault="00E568D4" w:rsidP="00375FE2">
            <w:pPr>
              <w:rPr>
                <w:szCs w:val="16"/>
              </w:rPr>
            </w:pPr>
          </w:p>
        </w:tc>
        <w:tc>
          <w:tcPr>
            <w:tcW w:w="1489" w:type="dxa"/>
            <w:vAlign w:val="top"/>
          </w:tcPr>
          <w:p w:rsidR="00E568D4" w:rsidRPr="00671705" w:rsidRDefault="00E568D4" w:rsidP="00375FE2">
            <w:pPr>
              <w:rPr>
                <w:szCs w:val="16"/>
              </w:rPr>
            </w:pPr>
          </w:p>
        </w:tc>
      </w:tr>
    </w:tbl>
    <w:p w:rsidR="00E568D4" w:rsidRPr="00671705" w:rsidRDefault="00E568D4" w:rsidP="00375FE2">
      <w:pPr>
        <w:keepNext/>
        <w:keepLines/>
        <w:spacing w:line="360" w:lineRule="auto"/>
        <w:jc w:val="both"/>
        <w:rPr>
          <w:rFonts w:ascii="Arial" w:hAnsi="Arial" w:cs="Arial"/>
          <w:sz w:val="16"/>
          <w:szCs w:val="16"/>
        </w:rPr>
      </w:pPr>
      <w:proofErr w:type="gramStart"/>
      <w:r w:rsidRPr="00671705">
        <w:rPr>
          <w:rFonts w:ascii="Arial" w:hAnsi="Arial" w:cs="Arial"/>
          <w:sz w:val="16"/>
          <w:szCs w:val="16"/>
          <w:vertAlign w:val="superscript"/>
        </w:rPr>
        <w:t>a</w:t>
      </w:r>
      <w:proofErr w:type="gramEnd"/>
      <w:r w:rsidRPr="00671705">
        <w:rPr>
          <w:rFonts w:ascii="Arial" w:hAnsi="Arial" w:cs="Arial"/>
          <w:sz w:val="16"/>
          <w:szCs w:val="16"/>
        </w:rPr>
        <w:t xml:space="preserve"> CA = Consumer’s accuracy, PA = Producer’s accuracy</w:t>
      </w:r>
    </w:p>
    <w:p w:rsidR="00483A91" w:rsidRPr="00671705" w:rsidRDefault="00483A91" w:rsidP="00483A91">
      <w:pPr>
        <w:jc w:val="both"/>
      </w:pPr>
    </w:p>
    <w:p w:rsidR="00483A91" w:rsidRPr="00671705" w:rsidRDefault="00483A91" w:rsidP="00483A91">
      <w:pPr>
        <w:pStyle w:val="Caption"/>
        <w:keepNext/>
        <w:keepLines/>
      </w:pPr>
      <w:bookmarkStart w:id="21" w:name="_Ref395175360"/>
      <w:bookmarkStart w:id="22" w:name="_Toc397361714"/>
      <w:r w:rsidRPr="00671705">
        <w:t xml:space="preserve">Table </w:t>
      </w:r>
      <w:r w:rsidRPr="00671705">
        <w:fldChar w:fldCharType="begin"/>
      </w:r>
      <w:r w:rsidRPr="00671705">
        <w:instrText xml:space="preserve"> STYLEREF 1 \s </w:instrText>
      </w:r>
      <w:r w:rsidRPr="00671705">
        <w:fldChar w:fldCharType="separate"/>
      </w:r>
      <w:r w:rsidR="00AB7306">
        <w:rPr>
          <w:noProof/>
        </w:rPr>
        <w:t>4</w:t>
      </w:r>
      <w:r w:rsidRPr="00671705">
        <w:fldChar w:fldCharType="end"/>
      </w:r>
      <w:r w:rsidRPr="00671705">
        <w:t>.</w:t>
      </w:r>
      <w:r w:rsidRPr="00671705">
        <w:fldChar w:fldCharType="begin"/>
      </w:r>
      <w:r w:rsidRPr="00671705">
        <w:instrText xml:space="preserve"> SEQ Table \* ARABIC \s 1 </w:instrText>
      </w:r>
      <w:r w:rsidRPr="00671705">
        <w:fldChar w:fldCharType="separate"/>
      </w:r>
      <w:r w:rsidR="00AB7306">
        <w:rPr>
          <w:noProof/>
        </w:rPr>
        <w:t>2</w:t>
      </w:r>
      <w:r w:rsidRPr="00671705">
        <w:fldChar w:fldCharType="end"/>
      </w:r>
      <w:bookmarkEnd w:id="21"/>
      <w:r w:rsidRPr="00671705">
        <w:t xml:space="preserve">   Decision </w:t>
      </w:r>
      <w:r w:rsidR="000A4863" w:rsidRPr="00671705">
        <w:t>t</w:t>
      </w:r>
      <w:r w:rsidRPr="00671705">
        <w:t>ree field canopy cover estimates</w:t>
      </w:r>
      <w:bookmarkEnd w:id="22"/>
    </w:p>
    <w:tbl>
      <w:tblPr>
        <w:tblStyle w:val="MyThesisTable"/>
        <w:tblW w:w="6554" w:type="dxa"/>
        <w:tblLayout w:type="fixed"/>
        <w:tblLook w:val="01E0" w:firstRow="1" w:lastRow="1" w:firstColumn="1" w:lastColumn="1" w:noHBand="0" w:noVBand="0"/>
      </w:tblPr>
      <w:tblGrid>
        <w:gridCol w:w="1356"/>
        <w:gridCol w:w="678"/>
        <w:gridCol w:w="1582"/>
        <w:gridCol w:w="1469"/>
        <w:gridCol w:w="1469"/>
      </w:tblGrid>
      <w:tr w:rsidR="00483A91" w:rsidRPr="00671705" w:rsidTr="003659C1">
        <w:trPr>
          <w:cnfStyle w:val="100000000000" w:firstRow="1" w:lastRow="0" w:firstColumn="0" w:lastColumn="0" w:oddVBand="0" w:evenVBand="0" w:oddHBand="0" w:evenHBand="0" w:firstRowFirstColumn="0" w:firstRowLastColumn="0" w:lastRowFirstColumn="0" w:lastRowLastColumn="0"/>
          <w:trHeight w:val="340"/>
        </w:trPr>
        <w:tc>
          <w:tcPr>
            <w:tcW w:w="1356" w:type="dxa"/>
          </w:tcPr>
          <w:p w:rsidR="00483A91" w:rsidRPr="00671705" w:rsidRDefault="00483A91" w:rsidP="00483A91">
            <w:pPr>
              <w:rPr>
                <w:rFonts w:cs="Arial"/>
                <w:szCs w:val="16"/>
              </w:rPr>
            </w:pPr>
            <w:r w:rsidRPr="00671705">
              <w:rPr>
                <w:rFonts w:cs="Arial"/>
                <w:szCs w:val="16"/>
              </w:rPr>
              <w:t>Area</w:t>
            </w:r>
          </w:p>
        </w:tc>
        <w:tc>
          <w:tcPr>
            <w:tcW w:w="678" w:type="dxa"/>
          </w:tcPr>
          <w:p w:rsidR="00483A91" w:rsidRPr="00671705" w:rsidRDefault="00483A91" w:rsidP="00483A91">
            <w:pPr>
              <w:rPr>
                <w:rFonts w:cs="Arial"/>
                <w:szCs w:val="16"/>
              </w:rPr>
            </w:pPr>
            <w:r w:rsidRPr="00671705">
              <w:rPr>
                <w:rFonts w:cs="Arial"/>
                <w:szCs w:val="16"/>
              </w:rPr>
              <w:t>Num.</w:t>
            </w:r>
          </w:p>
        </w:tc>
        <w:tc>
          <w:tcPr>
            <w:tcW w:w="1582" w:type="dxa"/>
          </w:tcPr>
          <w:p w:rsidR="00483A91" w:rsidRPr="00671705" w:rsidRDefault="00483A91" w:rsidP="00483A91">
            <w:pPr>
              <w:jc w:val="center"/>
              <w:rPr>
                <w:rFonts w:cs="Arial"/>
                <w:szCs w:val="16"/>
              </w:rPr>
            </w:pPr>
            <w:r w:rsidRPr="00671705">
              <w:rPr>
                <w:rFonts w:cs="Arial"/>
                <w:szCs w:val="16"/>
              </w:rPr>
              <w:t>Ground Truth (%)</w:t>
            </w:r>
          </w:p>
        </w:tc>
        <w:tc>
          <w:tcPr>
            <w:tcW w:w="1469" w:type="dxa"/>
          </w:tcPr>
          <w:p w:rsidR="00483A91" w:rsidRPr="00671705" w:rsidRDefault="00483A91" w:rsidP="00483A91">
            <w:pPr>
              <w:jc w:val="center"/>
              <w:rPr>
                <w:rFonts w:cs="Arial"/>
                <w:szCs w:val="16"/>
              </w:rPr>
            </w:pPr>
            <w:r w:rsidRPr="00671705">
              <w:rPr>
                <w:rFonts w:cs="Arial"/>
                <w:szCs w:val="16"/>
              </w:rPr>
              <w:t>Classifier (%)</w:t>
            </w:r>
          </w:p>
        </w:tc>
        <w:tc>
          <w:tcPr>
            <w:tcW w:w="1469" w:type="dxa"/>
          </w:tcPr>
          <w:p w:rsidR="00483A91" w:rsidRPr="00671705" w:rsidRDefault="00483A91" w:rsidP="00483A91">
            <w:pPr>
              <w:jc w:val="center"/>
              <w:rPr>
                <w:rFonts w:cs="Arial"/>
                <w:szCs w:val="16"/>
              </w:rPr>
            </w:pPr>
            <w:r w:rsidRPr="00671705">
              <w:rPr>
                <w:rFonts w:cs="Arial"/>
                <w:szCs w:val="16"/>
              </w:rPr>
              <w:t>Expert (%)</w:t>
            </w:r>
          </w:p>
        </w:tc>
      </w:tr>
      <w:tr w:rsidR="00483A91" w:rsidRPr="00671705" w:rsidTr="003659C1">
        <w:trPr>
          <w:trHeight w:val="340"/>
        </w:trPr>
        <w:tc>
          <w:tcPr>
            <w:tcW w:w="1356" w:type="dxa"/>
          </w:tcPr>
          <w:p w:rsidR="00483A91" w:rsidRPr="00671705" w:rsidRDefault="00483A91" w:rsidP="00483A91">
            <w:pPr>
              <w:rPr>
                <w:rFonts w:cs="Arial"/>
                <w:szCs w:val="16"/>
              </w:rPr>
            </w:pPr>
            <w:r w:rsidRPr="00671705">
              <w:rPr>
                <w:rFonts w:cs="Arial"/>
                <w:szCs w:val="16"/>
              </w:rPr>
              <w:t>Groenfontein</w:t>
            </w:r>
          </w:p>
        </w:tc>
        <w:tc>
          <w:tcPr>
            <w:tcW w:w="678" w:type="dxa"/>
          </w:tcPr>
          <w:p w:rsidR="00483A91" w:rsidRPr="00671705" w:rsidRDefault="00483A91" w:rsidP="00483A91">
            <w:pPr>
              <w:rPr>
                <w:rFonts w:cs="Arial"/>
                <w:szCs w:val="16"/>
              </w:rPr>
            </w:pPr>
            <w:r w:rsidRPr="00671705">
              <w:rPr>
                <w:rFonts w:cs="Arial"/>
                <w:szCs w:val="16"/>
              </w:rPr>
              <w:t>1</w:t>
            </w:r>
          </w:p>
        </w:tc>
        <w:tc>
          <w:tcPr>
            <w:tcW w:w="1582" w:type="dxa"/>
          </w:tcPr>
          <w:p w:rsidR="00483A91" w:rsidRPr="00671705" w:rsidRDefault="00483A91" w:rsidP="00483A91">
            <w:pPr>
              <w:jc w:val="right"/>
              <w:rPr>
                <w:rFonts w:cs="Arial"/>
                <w:szCs w:val="16"/>
              </w:rPr>
            </w:pPr>
            <w:r w:rsidRPr="00671705">
              <w:rPr>
                <w:rFonts w:cs="Arial"/>
                <w:szCs w:val="16"/>
              </w:rPr>
              <w:t>0.00</w:t>
            </w:r>
          </w:p>
        </w:tc>
        <w:tc>
          <w:tcPr>
            <w:tcW w:w="1469" w:type="dxa"/>
          </w:tcPr>
          <w:p w:rsidR="00483A91" w:rsidRPr="00671705" w:rsidRDefault="00483A91" w:rsidP="00483A91">
            <w:pPr>
              <w:jc w:val="right"/>
              <w:rPr>
                <w:rFonts w:cs="Arial"/>
                <w:szCs w:val="16"/>
              </w:rPr>
            </w:pPr>
            <w:r w:rsidRPr="00671705">
              <w:rPr>
                <w:rFonts w:cs="Arial"/>
                <w:szCs w:val="16"/>
              </w:rPr>
              <w:t>0.07</w:t>
            </w:r>
          </w:p>
        </w:tc>
        <w:tc>
          <w:tcPr>
            <w:tcW w:w="1469" w:type="dxa"/>
          </w:tcPr>
          <w:p w:rsidR="00483A91" w:rsidRPr="00671705" w:rsidRDefault="00483A91" w:rsidP="00483A91">
            <w:pPr>
              <w:jc w:val="right"/>
              <w:rPr>
                <w:rFonts w:cs="Arial"/>
                <w:szCs w:val="16"/>
              </w:rPr>
            </w:pPr>
            <w:r w:rsidRPr="00671705">
              <w:rPr>
                <w:rFonts w:cs="Arial"/>
                <w:szCs w:val="16"/>
              </w:rPr>
              <w:t>1.5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2</w:t>
            </w:r>
          </w:p>
        </w:tc>
        <w:tc>
          <w:tcPr>
            <w:tcW w:w="1582" w:type="dxa"/>
          </w:tcPr>
          <w:p w:rsidR="00483A91" w:rsidRPr="00671705" w:rsidRDefault="00483A91" w:rsidP="00483A91">
            <w:pPr>
              <w:jc w:val="right"/>
              <w:rPr>
                <w:rFonts w:cs="Arial"/>
                <w:szCs w:val="16"/>
              </w:rPr>
            </w:pPr>
            <w:r w:rsidRPr="00671705">
              <w:rPr>
                <w:rFonts w:cs="Arial"/>
                <w:szCs w:val="16"/>
              </w:rPr>
              <w:t>4.00</w:t>
            </w:r>
          </w:p>
        </w:tc>
        <w:tc>
          <w:tcPr>
            <w:tcW w:w="1469" w:type="dxa"/>
          </w:tcPr>
          <w:p w:rsidR="00483A91" w:rsidRPr="00671705" w:rsidRDefault="00483A91" w:rsidP="00483A91">
            <w:pPr>
              <w:jc w:val="right"/>
              <w:rPr>
                <w:rFonts w:cs="Arial"/>
                <w:szCs w:val="16"/>
              </w:rPr>
            </w:pPr>
            <w:r w:rsidRPr="00671705">
              <w:rPr>
                <w:rFonts w:cs="Arial"/>
                <w:szCs w:val="16"/>
              </w:rPr>
              <w:t>0.47</w:t>
            </w:r>
          </w:p>
        </w:tc>
        <w:tc>
          <w:tcPr>
            <w:tcW w:w="1469" w:type="dxa"/>
          </w:tcPr>
          <w:p w:rsidR="00483A91" w:rsidRPr="00671705" w:rsidRDefault="00483A91" w:rsidP="00483A91">
            <w:pPr>
              <w:jc w:val="right"/>
              <w:rPr>
                <w:rFonts w:cs="Arial"/>
                <w:szCs w:val="16"/>
              </w:rPr>
            </w:pPr>
            <w:r w:rsidRPr="00671705">
              <w:rPr>
                <w:rFonts w:cs="Arial"/>
                <w:szCs w:val="16"/>
              </w:rPr>
              <w:t>11.0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3</w:t>
            </w:r>
          </w:p>
        </w:tc>
        <w:tc>
          <w:tcPr>
            <w:tcW w:w="1582" w:type="dxa"/>
          </w:tcPr>
          <w:p w:rsidR="00483A91" w:rsidRPr="00671705" w:rsidRDefault="00483A91" w:rsidP="00483A91">
            <w:pPr>
              <w:jc w:val="right"/>
              <w:rPr>
                <w:rFonts w:cs="Arial"/>
                <w:szCs w:val="16"/>
              </w:rPr>
            </w:pPr>
            <w:r w:rsidRPr="00671705">
              <w:rPr>
                <w:rFonts w:cs="Arial"/>
                <w:szCs w:val="16"/>
              </w:rPr>
              <w:t>10.00</w:t>
            </w:r>
          </w:p>
        </w:tc>
        <w:tc>
          <w:tcPr>
            <w:tcW w:w="1469" w:type="dxa"/>
          </w:tcPr>
          <w:p w:rsidR="00483A91" w:rsidRPr="00671705" w:rsidRDefault="00483A91" w:rsidP="00483A91">
            <w:pPr>
              <w:jc w:val="right"/>
              <w:rPr>
                <w:rFonts w:cs="Arial"/>
                <w:szCs w:val="16"/>
              </w:rPr>
            </w:pPr>
            <w:r w:rsidRPr="00671705">
              <w:rPr>
                <w:rFonts w:cs="Arial"/>
                <w:szCs w:val="16"/>
              </w:rPr>
              <w:t>8.21</w:t>
            </w:r>
          </w:p>
        </w:tc>
        <w:tc>
          <w:tcPr>
            <w:tcW w:w="1469" w:type="dxa"/>
          </w:tcPr>
          <w:p w:rsidR="00483A91" w:rsidRPr="00671705" w:rsidRDefault="00483A91" w:rsidP="00483A91">
            <w:pPr>
              <w:jc w:val="right"/>
              <w:rPr>
                <w:rFonts w:cs="Arial"/>
                <w:szCs w:val="16"/>
              </w:rPr>
            </w:pPr>
            <w:r w:rsidRPr="00671705">
              <w:rPr>
                <w:rFonts w:cs="Arial"/>
                <w:szCs w:val="16"/>
              </w:rPr>
              <w:t>20.00</w:t>
            </w:r>
          </w:p>
        </w:tc>
      </w:tr>
      <w:tr w:rsidR="00483A91" w:rsidRPr="00671705" w:rsidTr="003659C1">
        <w:trPr>
          <w:trHeight w:val="340"/>
        </w:trPr>
        <w:tc>
          <w:tcPr>
            <w:tcW w:w="1356" w:type="dxa"/>
            <w:tcBorders>
              <w:bottom w:val="single" w:sz="12" w:space="0" w:color="000000" w:themeColor="text1"/>
            </w:tcBorders>
          </w:tcPr>
          <w:p w:rsidR="00483A91" w:rsidRPr="00671705" w:rsidRDefault="00483A91" w:rsidP="00483A91">
            <w:pPr>
              <w:rPr>
                <w:rFonts w:cs="Arial"/>
                <w:szCs w:val="16"/>
              </w:rPr>
            </w:pPr>
          </w:p>
        </w:tc>
        <w:tc>
          <w:tcPr>
            <w:tcW w:w="678" w:type="dxa"/>
            <w:tcBorders>
              <w:bottom w:val="single" w:sz="12" w:space="0" w:color="000000" w:themeColor="text1"/>
            </w:tcBorders>
          </w:tcPr>
          <w:p w:rsidR="00483A91" w:rsidRPr="00671705" w:rsidRDefault="00483A91" w:rsidP="00483A91">
            <w:pPr>
              <w:rPr>
                <w:rFonts w:cs="Arial"/>
                <w:szCs w:val="16"/>
              </w:rPr>
            </w:pPr>
            <w:r w:rsidRPr="00671705">
              <w:rPr>
                <w:rFonts w:cs="Arial"/>
                <w:szCs w:val="16"/>
              </w:rPr>
              <w:t>4</w:t>
            </w:r>
          </w:p>
        </w:tc>
        <w:tc>
          <w:tcPr>
            <w:tcW w:w="1582"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25.00</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17.44</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27.50</w:t>
            </w:r>
          </w:p>
        </w:tc>
      </w:tr>
      <w:tr w:rsidR="00483A91" w:rsidRPr="00671705" w:rsidTr="003659C1">
        <w:trPr>
          <w:trHeight w:val="414"/>
        </w:trPr>
        <w:tc>
          <w:tcPr>
            <w:tcW w:w="1356" w:type="dxa"/>
            <w:tcBorders>
              <w:top w:val="single" w:sz="12" w:space="0" w:color="000000" w:themeColor="text1"/>
              <w:bottom w:val="nil"/>
            </w:tcBorders>
          </w:tcPr>
          <w:p w:rsidR="00483A91" w:rsidRPr="00671705" w:rsidRDefault="00483A91" w:rsidP="00483A91">
            <w:pPr>
              <w:rPr>
                <w:rFonts w:cs="Arial"/>
                <w:szCs w:val="16"/>
              </w:rPr>
            </w:pPr>
            <w:r w:rsidRPr="00671705">
              <w:rPr>
                <w:rFonts w:cs="Arial"/>
                <w:szCs w:val="16"/>
              </w:rPr>
              <w:t>Matjiesvlei</w:t>
            </w:r>
          </w:p>
        </w:tc>
        <w:tc>
          <w:tcPr>
            <w:tcW w:w="678" w:type="dxa"/>
            <w:tcBorders>
              <w:top w:val="single" w:sz="12" w:space="0" w:color="000000" w:themeColor="text1"/>
              <w:bottom w:val="nil"/>
            </w:tcBorders>
          </w:tcPr>
          <w:p w:rsidR="00483A91" w:rsidRPr="00671705" w:rsidRDefault="00483A91" w:rsidP="00483A91">
            <w:pPr>
              <w:rPr>
                <w:rFonts w:cs="Arial"/>
                <w:szCs w:val="16"/>
              </w:rPr>
            </w:pPr>
            <w:r w:rsidRPr="00671705">
              <w:rPr>
                <w:rFonts w:cs="Arial"/>
                <w:szCs w:val="16"/>
              </w:rPr>
              <w:t>1a</w:t>
            </w:r>
          </w:p>
        </w:tc>
        <w:tc>
          <w:tcPr>
            <w:tcW w:w="1582"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6.00</w:t>
            </w:r>
          </w:p>
        </w:tc>
        <w:tc>
          <w:tcPr>
            <w:tcW w:w="1469"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7.21</w:t>
            </w:r>
          </w:p>
        </w:tc>
        <w:tc>
          <w:tcPr>
            <w:tcW w:w="1469"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20.00</w:t>
            </w:r>
          </w:p>
        </w:tc>
      </w:tr>
      <w:tr w:rsidR="00483A91" w:rsidRPr="00671705" w:rsidTr="003659C1">
        <w:trPr>
          <w:trHeight w:val="340"/>
        </w:trPr>
        <w:tc>
          <w:tcPr>
            <w:tcW w:w="1356" w:type="dxa"/>
            <w:tcBorders>
              <w:top w:val="nil"/>
            </w:tcBorders>
          </w:tcPr>
          <w:p w:rsidR="00483A91" w:rsidRPr="00671705" w:rsidRDefault="00483A91" w:rsidP="00483A91">
            <w:pPr>
              <w:rPr>
                <w:rFonts w:cs="Arial"/>
                <w:szCs w:val="16"/>
              </w:rPr>
            </w:pPr>
          </w:p>
        </w:tc>
        <w:tc>
          <w:tcPr>
            <w:tcW w:w="678" w:type="dxa"/>
            <w:tcBorders>
              <w:top w:val="nil"/>
            </w:tcBorders>
          </w:tcPr>
          <w:p w:rsidR="00483A91" w:rsidRPr="00671705" w:rsidRDefault="00483A91" w:rsidP="00483A91">
            <w:pPr>
              <w:rPr>
                <w:rFonts w:cs="Arial"/>
                <w:szCs w:val="16"/>
              </w:rPr>
            </w:pPr>
            <w:r w:rsidRPr="00671705">
              <w:rPr>
                <w:rFonts w:cs="Arial"/>
                <w:szCs w:val="16"/>
              </w:rPr>
              <w:t>1b</w:t>
            </w:r>
          </w:p>
        </w:tc>
        <w:tc>
          <w:tcPr>
            <w:tcW w:w="1582" w:type="dxa"/>
            <w:tcBorders>
              <w:top w:val="nil"/>
            </w:tcBorders>
          </w:tcPr>
          <w:p w:rsidR="00483A91" w:rsidRPr="00671705" w:rsidRDefault="00483A91" w:rsidP="00483A91">
            <w:pPr>
              <w:jc w:val="right"/>
              <w:rPr>
                <w:rFonts w:cs="Arial"/>
                <w:szCs w:val="16"/>
              </w:rPr>
            </w:pPr>
            <w:r w:rsidRPr="00671705">
              <w:rPr>
                <w:rFonts w:cs="Arial"/>
                <w:szCs w:val="16"/>
              </w:rPr>
              <w:t>22.50</w:t>
            </w:r>
          </w:p>
        </w:tc>
        <w:tc>
          <w:tcPr>
            <w:tcW w:w="1469" w:type="dxa"/>
            <w:tcBorders>
              <w:top w:val="nil"/>
            </w:tcBorders>
          </w:tcPr>
          <w:p w:rsidR="00483A91" w:rsidRPr="00671705" w:rsidRDefault="00483A91" w:rsidP="00483A91">
            <w:pPr>
              <w:jc w:val="right"/>
              <w:rPr>
                <w:rFonts w:cs="Arial"/>
                <w:szCs w:val="16"/>
              </w:rPr>
            </w:pPr>
            <w:r w:rsidRPr="00671705">
              <w:rPr>
                <w:rFonts w:cs="Arial"/>
                <w:szCs w:val="16"/>
              </w:rPr>
              <w:t>31.37</w:t>
            </w:r>
          </w:p>
        </w:tc>
        <w:tc>
          <w:tcPr>
            <w:tcW w:w="1469" w:type="dxa"/>
            <w:tcBorders>
              <w:top w:val="nil"/>
            </w:tcBorders>
          </w:tcPr>
          <w:p w:rsidR="00483A91" w:rsidRPr="00671705" w:rsidRDefault="00483A91" w:rsidP="00483A91">
            <w:pPr>
              <w:jc w:val="right"/>
              <w:rPr>
                <w:rFonts w:cs="Arial"/>
                <w:szCs w:val="16"/>
              </w:rPr>
            </w:pPr>
            <w:r w:rsidRPr="00671705">
              <w:rPr>
                <w:rFonts w:cs="Arial"/>
                <w:szCs w:val="16"/>
              </w:rPr>
              <w:t>52.5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2</w:t>
            </w:r>
          </w:p>
        </w:tc>
        <w:tc>
          <w:tcPr>
            <w:tcW w:w="1582" w:type="dxa"/>
          </w:tcPr>
          <w:p w:rsidR="00483A91" w:rsidRPr="00671705" w:rsidRDefault="00483A91" w:rsidP="00483A91">
            <w:pPr>
              <w:jc w:val="right"/>
              <w:rPr>
                <w:rFonts w:cs="Arial"/>
                <w:szCs w:val="16"/>
              </w:rPr>
            </w:pPr>
            <w:r w:rsidRPr="00671705">
              <w:rPr>
                <w:rFonts w:cs="Arial"/>
                <w:szCs w:val="16"/>
              </w:rPr>
              <w:t>70.00</w:t>
            </w:r>
          </w:p>
        </w:tc>
        <w:tc>
          <w:tcPr>
            <w:tcW w:w="1469" w:type="dxa"/>
          </w:tcPr>
          <w:p w:rsidR="00483A91" w:rsidRPr="00671705" w:rsidRDefault="00483A91" w:rsidP="00483A91">
            <w:pPr>
              <w:jc w:val="right"/>
              <w:rPr>
                <w:rFonts w:cs="Arial"/>
                <w:szCs w:val="16"/>
              </w:rPr>
            </w:pPr>
            <w:r w:rsidRPr="00671705">
              <w:rPr>
                <w:rFonts w:cs="Arial"/>
                <w:szCs w:val="16"/>
              </w:rPr>
              <w:t>67.38</w:t>
            </w:r>
          </w:p>
        </w:tc>
        <w:tc>
          <w:tcPr>
            <w:tcW w:w="1469" w:type="dxa"/>
          </w:tcPr>
          <w:p w:rsidR="00483A91" w:rsidRPr="00671705" w:rsidRDefault="00483A91" w:rsidP="00483A91">
            <w:pPr>
              <w:jc w:val="right"/>
              <w:rPr>
                <w:rFonts w:cs="Arial"/>
                <w:szCs w:val="16"/>
              </w:rPr>
            </w:pPr>
            <w:r w:rsidRPr="00671705">
              <w:rPr>
                <w:rFonts w:cs="Arial"/>
                <w:szCs w:val="16"/>
              </w:rPr>
              <w:t>87.5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3</w:t>
            </w:r>
          </w:p>
        </w:tc>
        <w:tc>
          <w:tcPr>
            <w:tcW w:w="1582" w:type="dxa"/>
          </w:tcPr>
          <w:p w:rsidR="00483A91" w:rsidRPr="00671705" w:rsidRDefault="00483A91" w:rsidP="00483A91">
            <w:pPr>
              <w:jc w:val="right"/>
              <w:rPr>
                <w:rFonts w:cs="Arial"/>
                <w:szCs w:val="16"/>
              </w:rPr>
            </w:pPr>
            <w:r w:rsidRPr="00671705">
              <w:rPr>
                <w:rFonts w:cs="Arial"/>
                <w:szCs w:val="16"/>
              </w:rPr>
              <w:t>85.00</w:t>
            </w:r>
          </w:p>
        </w:tc>
        <w:tc>
          <w:tcPr>
            <w:tcW w:w="1469" w:type="dxa"/>
          </w:tcPr>
          <w:p w:rsidR="00483A91" w:rsidRPr="00671705" w:rsidRDefault="00483A91" w:rsidP="00483A91">
            <w:pPr>
              <w:jc w:val="right"/>
              <w:rPr>
                <w:rFonts w:cs="Arial"/>
                <w:szCs w:val="16"/>
              </w:rPr>
            </w:pPr>
            <w:r w:rsidRPr="00671705">
              <w:rPr>
                <w:rFonts w:cs="Arial"/>
                <w:szCs w:val="16"/>
              </w:rPr>
              <w:t>73.12</w:t>
            </w:r>
          </w:p>
        </w:tc>
        <w:tc>
          <w:tcPr>
            <w:tcW w:w="1469" w:type="dxa"/>
          </w:tcPr>
          <w:p w:rsidR="00483A91" w:rsidRPr="00671705" w:rsidRDefault="00483A91" w:rsidP="00483A91">
            <w:pPr>
              <w:jc w:val="right"/>
              <w:rPr>
                <w:rFonts w:cs="Arial"/>
                <w:szCs w:val="16"/>
              </w:rPr>
            </w:pPr>
            <w:r w:rsidRPr="00671705">
              <w:rPr>
                <w:rFonts w:cs="Arial"/>
                <w:szCs w:val="16"/>
              </w:rPr>
              <w:t>90.0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4</w:t>
            </w:r>
          </w:p>
        </w:tc>
        <w:tc>
          <w:tcPr>
            <w:tcW w:w="1582" w:type="dxa"/>
          </w:tcPr>
          <w:p w:rsidR="00483A91" w:rsidRPr="00671705" w:rsidRDefault="00483A91" w:rsidP="00483A91">
            <w:pPr>
              <w:jc w:val="right"/>
              <w:rPr>
                <w:rFonts w:cs="Arial"/>
                <w:szCs w:val="16"/>
              </w:rPr>
            </w:pPr>
            <w:r w:rsidRPr="00671705">
              <w:rPr>
                <w:rFonts w:cs="Arial"/>
                <w:szCs w:val="16"/>
              </w:rPr>
              <w:t>65.00</w:t>
            </w:r>
          </w:p>
        </w:tc>
        <w:tc>
          <w:tcPr>
            <w:tcW w:w="1469" w:type="dxa"/>
          </w:tcPr>
          <w:p w:rsidR="00483A91" w:rsidRPr="00671705" w:rsidRDefault="00483A91" w:rsidP="00483A91">
            <w:pPr>
              <w:jc w:val="right"/>
              <w:rPr>
                <w:rFonts w:cs="Arial"/>
                <w:szCs w:val="16"/>
              </w:rPr>
            </w:pPr>
            <w:r w:rsidRPr="00671705">
              <w:rPr>
                <w:rFonts w:cs="Arial"/>
                <w:szCs w:val="16"/>
              </w:rPr>
              <w:t>70.34</w:t>
            </w:r>
          </w:p>
        </w:tc>
        <w:tc>
          <w:tcPr>
            <w:tcW w:w="1469" w:type="dxa"/>
          </w:tcPr>
          <w:p w:rsidR="00483A91" w:rsidRPr="00671705" w:rsidRDefault="00483A91" w:rsidP="00483A91">
            <w:pPr>
              <w:jc w:val="right"/>
              <w:rPr>
                <w:rFonts w:cs="Arial"/>
                <w:szCs w:val="16"/>
              </w:rPr>
            </w:pPr>
            <w:r w:rsidRPr="00671705">
              <w:rPr>
                <w:rFonts w:cs="Arial"/>
                <w:szCs w:val="16"/>
              </w:rPr>
              <w:t>95.0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5</w:t>
            </w:r>
          </w:p>
        </w:tc>
        <w:tc>
          <w:tcPr>
            <w:tcW w:w="1582" w:type="dxa"/>
          </w:tcPr>
          <w:p w:rsidR="00483A91" w:rsidRPr="00671705" w:rsidRDefault="00483A91" w:rsidP="00483A91">
            <w:pPr>
              <w:jc w:val="right"/>
              <w:rPr>
                <w:rFonts w:cs="Arial"/>
                <w:szCs w:val="16"/>
              </w:rPr>
            </w:pPr>
            <w:r w:rsidRPr="00671705">
              <w:rPr>
                <w:rFonts w:cs="Arial"/>
                <w:szCs w:val="16"/>
              </w:rPr>
              <w:t>37.50</w:t>
            </w:r>
          </w:p>
        </w:tc>
        <w:tc>
          <w:tcPr>
            <w:tcW w:w="1469" w:type="dxa"/>
          </w:tcPr>
          <w:p w:rsidR="00483A91" w:rsidRPr="00671705" w:rsidRDefault="00483A91" w:rsidP="00483A91">
            <w:pPr>
              <w:jc w:val="right"/>
              <w:rPr>
                <w:rFonts w:cs="Arial"/>
                <w:szCs w:val="16"/>
              </w:rPr>
            </w:pPr>
            <w:r w:rsidRPr="00671705">
              <w:rPr>
                <w:rFonts w:cs="Arial"/>
                <w:szCs w:val="16"/>
              </w:rPr>
              <w:t>35.95</w:t>
            </w:r>
          </w:p>
        </w:tc>
        <w:tc>
          <w:tcPr>
            <w:tcW w:w="1469" w:type="dxa"/>
          </w:tcPr>
          <w:p w:rsidR="00483A91" w:rsidRPr="00671705" w:rsidRDefault="00483A91" w:rsidP="00483A91">
            <w:pPr>
              <w:jc w:val="right"/>
              <w:rPr>
                <w:rFonts w:cs="Arial"/>
                <w:szCs w:val="16"/>
              </w:rPr>
            </w:pPr>
            <w:r w:rsidRPr="00671705">
              <w:rPr>
                <w:rFonts w:cs="Arial"/>
                <w:szCs w:val="16"/>
              </w:rPr>
              <w:t>87.5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6</w:t>
            </w:r>
          </w:p>
        </w:tc>
        <w:tc>
          <w:tcPr>
            <w:tcW w:w="1582" w:type="dxa"/>
          </w:tcPr>
          <w:p w:rsidR="00483A91" w:rsidRPr="00671705" w:rsidRDefault="00483A91" w:rsidP="00483A91">
            <w:pPr>
              <w:jc w:val="right"/>
              <w:rPr>
                <w:rFonts w:cs="Arial"/>
                <w:szCs w:val="16"/>
              </w:rPr>
            </w:pPr>
            <w:r w:rsidRPr="00671705">
              <w:rPr>
                <w:rFonts w:cs="Arial"/>
                <w:szCs w:val="16"/>
              </w:rPr>
              <w:t>17.50</w:t>
            </w:r>
          </w:p>
        </w:tc>
        <w:tc>
          <w:tcPr>
            <w:tcW w:w="1469" w:type="dxa"/>
          </w:tcPr>
          <w:p w:rsidR="00483A91" w:rsidRPr="00671705" w:rsidRDefault="00483A91" w:rsidP="00483A91">
            <w:pPr>
              <w:jc w:val="right"/>
              <w:rPr>
                <w:rFonts w:cs="Arial"/>
                <w:szCs w:val="16"/>
              </w:rPr>
            </w:pPr>
            <w:r w:rsidRPr="00671705">
              <w:rPr>
                <w:rFonts w:cs="Arial"/>
                <w:szCs w:val="16"/>
              </w:rPr>
              <w:t>12.01</w:t>
            </w:r>
          </w:p>
        </w:tc>
        <w:tc>
          <w:tcPr>
            <w:tcW w:w="1469" w:type="dxa"/>
          </w:tcPr>
          <w:p w:rsidR="00483A91" w:rsidRPr="00671705" w:rsidRDefault="00483A91" w:rsidP="00483A91">
            <w:pPr>
              <w:jc w:val="right"/>
              <w:rPr>
                <w:rFonts w:cs="Arial"/>
                <w:szCs w:val="16"/>
              </w:rPr>
            </w:pPr>
            <w:r w:rsidRPr="00671705">
              <w:rPr>
                <w:rFonts w:cs="Arial"/>
                <w:szCs w:val="16"/>
              </w:rPr>
              <w:t>77.50</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7</w:t>
            </w:r>
          </w:p>
        </w:tc>
        <w:tc>
          <w:tcPr>
            <w:tcW w:w="1582" w:type="dxa"/>
          </w:tcPr>
          <w:p w:rsidR="00483A91" w:rsidRPr="00671705" w:rsidRDefault="00483A91" w:rsidP="00483A91">
            <w:pPr>
              <w:jc w:val="right"/>
              <w:rPr>
                <w:rFonts w:cs="Arial"/>
                <w:szCs w:val="16"/>
              </w:rPr>
            </w:pPr>
            <w:r w:rsidRPr="00671705">
              <w:rPr>
                <w:rFonts w:cs="Arial"/>
                <w:szCs w:val="16"/>
              </w:rPr>
              <w:t>15.00</w:t>
            </w:r>
          </w:p>
        </w:tc>
        <w:tc>
          <w:tcPr>
            <w:tcW w:w="1469" w:type="dxa"/>
          </w:tcPr>
          <w:p w:rsidR="00483A91" w:rsidRPr="00671705" w:rsidRDefault="00483A91" w:rsidP="00483A91">
            <w:pPr>
              <w:jc w:val="right"/>
              <w:rPr>
                <w:rFonts w:cs="Arial"/>
                <w:szCs w:val="16"/>
              </w:rPr>
            </w:pPr>
            <w:r w:rsidRPr="00671705">
              <w:rPr>
                <w:rFonts w:cs="Arial"/>
                <w:szCs w:val="16"/>
              </w:rPr>
              <w:t>25.74</w:t>
            </w:r>
          </w:p>
        </w:tc>
        <w:tc>
          <w:tcPr>
            <w:tcW w:w="1469" w:type="dxa"/>
          </w:tcPr>
          <w:p w:rsidR="00483A91" w:rsidRPr="00671705" w:rsidRDefault="00483A91" w:rsidP="00483A91">
            <w:pPr>
              <w:jc w:val="right"/>
              <w:rPr>
                <w:rFonts w:cs="Arial"/>
                <w:szCs w:val="16"/>
              </w:rPr>
            </w:pPr>
            <w:r w:rsidRPr="00671705">
              <w:rPr>
                <w:rFonts w:cs="Arial"/>
                <w:szCs w:val="16"/>
              </w:rPr>
              <w:t>87.50</w:t>
            </w:r>
          </w:p>
        </w:tc>
      </w:tr>
      <w:tr w:rsidR="00483A91" w:rsidRPr="00671705" w:rsidTr="003659C1">
        <w:trPr>
          <w:trHeight w:val="340"/>
        </w:trPr>
        <w:tc>
          <w:tcPr>
            <w:tcW w:w="1356" w:type="dxa"/>
            <w:tcBorders>
              <w:bottom w:val="single" w:sz="12" w:space="0" w:color="000000" w:themeColor="text1"/>
            </w:tcBorders>
          </w:tcPr>
          <w:p w:rsidR="00483A91" w:rsidRPr="00671705" w:rsidRDefault="00483A91" w:rsidP="00483A91">
            <w:pPr>
              <w:rPr>
                <w:rFonts w:cs="Arial"/>
                <w:szCs w:val="16"/>
              </w:rPr>
            </w:pPr>
          </w:p>
        </w:tc>
        <w:tc>
          <w:tcPr>
            <w:tcW w:w="678" w:type="dxa"/>
            <w:tcBorders>
              <w:bottom w:val="single" w:sz="12" w:space="0" w:color="000000" w:themeColor="text1"/>
            </w:tcBorders>
          </w:tcPr>
          <w:p w:rsidR="00483A91" w:rsidRPr="00671705" w:rsidRDefault="00483A91" w:rsidP="00483A91">
            <w:pPr>
              <w:rPr>
                <w:rFonts w:cs="Arial"/>
                <w:szCs w:val="16"/>
              </w:rPr>
            </w:pPr>
            <w:r w:rsidRPr="00671705">
              <w:rPr>
                <w:rFonts w:cs="Arial"/>
                <w:szCs w:val="16"/>
              </w:rPr>
              <w:t>8</w:t>
            </w:r>
          </w:p>
        </w:tc>
        <w:tc>
          <w:tcPr>
            <w:tcW w:w="1582"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2.00</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5.42</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20.00</w:t>
            </w:r>
          </w:p>
        </w:tc>
      </w:tr>
      <w:tr w:rsidR="00483A91" w:rsidRPr="00671705" w:rsidTr="003659C1">
        <w:trPr>
          <w:trHeight w:val="340"/>
        </w:trPr>
        <w:tc>
          <w:tcPr>
            <w:tcW w:w="1356" w:type="dxa"/>
            <w:tcBorders>
              <w:top w:val="single" w:sz="12" w:space="0" w:color="000000" w:themeColor="text1"/>
              <w:bottom w:val="nil"/>
            </w:tcBorders>
          </w:tcPr>
          <w:p w:rsidR="00483A91" w:rsidRPr="00671705" w:rsidRDefault="00483A91" w:rsidP="00483A91">
            <w:pPr>
              <w:rPr>
                <w:rFonts w:cs="Arial"/>
                <w:szCs w:val="16"/>
              </w:rPr>
            </w:pPr>
            <w:r w:rsidRPr="00671705">
              <w:rPr>
                <w:rFonts w:cs="Arial"/>
                <w:szCs w:val="16"/>
              </w:rPr>
              <w:t>Rooiberg</w:t>
            </w:r>
          </w:p>
        </w:tc>
        <w:tc>
          <w:tcPr>
            <w:tcW w:w="678" w:type="dxa"/>
            <w:tcBorders>
              <w:top w:val="single" w:sz="12" w:space="0" w:color="000000" w:themeColor="text1"/>
              <w:bottom w:val="nil"/>
            </w:tcBorders>
          </w:tcPr>
          <w:p w:rsidR="00483A91" w:rsidRPr="00671705" w:rsidRDefault="00483A91" w:rsidP="00483A91">
            <w:pPr>
              <w:rPr>
                <w:rFonts w:cs="Arial"/>
                <w:szCs w:val="16"/>
              </w:rPr>
            </w:pPr>
            <w:r w:rsidRPr="00671705">
              <w:rPr>
                <w:rFonts w:cs="Arial"/>
                <w:szCs w:val="16"/>
              </w:rPr>
              <w:t>1</w:t>
            </w:r>
          </w:p>
        </w:tc>
        <w:tc>
          <w:tcPr>
            <w:tcW w:w="1582"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20.00</w:t>
            </w:r>
          </w:p>
        </w:tc>
        <w:tc>
          <w:tcPr>
            <w:tcW w:w="1469"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6.03</w:t>
            </w:r>
          </w:p>
        </w:tc>
        <w:tc>
          <w:tcPr>
            <w:tcW w:w="1469"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27.50</w:t>
            </w:r>
          </w:p>
        </w:tc>
      </w:tr>
      <w:tr w:rsidR="00483A91" w:rsidRPr="00671705" w:rsidTr="003659C1">
        <w:trPr>
          <w:trHeight w:val="340"/>
        </w:trPr>
        <w:tc>
          <w:tcPr>
            <w:tcW w:w="1356" w:type="dxa"/>
            <w:tcBorders>
              <w:top w:val="nil"/>
            </w:tcBorders>
          </w:tcPr>
          <w:p w:rsidR="00483A91" w:rsidRPr="00671705" w:rsidRDefault="00483A91" w:rsidP="00483A91">
            <w:pPr>
              <w:rPr>
                <w:rFonts w:cs="Arial"/>
                <w:szCs w:val="16"/>
              </w:rPr>
            </w:pPr>
          </w:p>
        </w:tc>
        <w:tc>
          <w:tcPr>
            <w:tcW w:w="678" w:type="dxa"/>
            <w:tcBorders>
              <w:top w:val="nil"/>
            </w:tcBorders>
          </w:tcPr>
          <w:p w:rsidR="00483A91" w:rsidRPr="00671705" w:rsidRDefault="00483A91" w:rsidP="00483A91">
            <w:pPr>
              <w:rPr>
                <w:rFonts w:cs="Arial"/>
                <w:szCs w:val="16"/>
              </w:rPr>
            </w:pPr>
            <w:r w:rsidRPr="00671705">
              <w:rPr>
                <w:rFonts w:cs="Arial"/>
                <w:szCs w:val="16"/>
              </w:rPr>
              <w:t>2</w:t>
            </w:r>
          </w:p>
        </w:tc>
        <w:tc>
          <w:tcPr>
            <w:tcW w:w="1582" w:type="dxa"/>
            <w:tcBorders>
              <w:top w:val="nil"/>
            </w:tcBorders>
          </w:tcPr>
          <w:p w:rsidR="00483A91" w:rsidRPr="00671705" w:rsidRDefault="00483A91" w:rsidP="00483A91">
            <w:pPr>
              <w:jc w:val="right"/>
              <w:rPr>
                <w:rFonts w:cs="Arial"/>
                <w:szCs w:val="16"/>
              </w:rPr>
            </w:pPr>
            <w:r w:rsidRPr="00671705">
              <w:rPr>
                <w:rFonts w:cs="Arial"/>
                <w:szCs w:val="16"/>
              </w:rPr>
              <w:t>11.00</w:t>
            </w:r>
          </w:p>
        </w:tc>
        <w:tc>
          <w:tcPr>
            <w:tcW w:w="1469" w:type="dxa"/>
            <w:tcBorders>
              <w:top w:val="nil"/>
            </w:tcBorders>
          </w:tcPr>
          <w:p w:rsidR="00483A91" w:rsidRPr="00671705" w:rsidRDefault="00483A91" w:rsidP="00483A91">
            <w:pPr>
              <w:jc w:val="right"/>
              <w:rPr>
                <w:rFonts w:cs="Arial"/>
                <w:szCs w:val="16"/>
              </w:rPr>
            </w:pPr>
            <w:r w:rsidRPr="00671705">
              <w:rPr>
                <w:rFonts w:cs="Arial"/>
                <w:szCs w:val="16"/>
              </w:rPr>
              <w:t>1.03</w:t>
            </w:r>
          </w:p>
        </w:tc>
        <w:tc>
          <w:tcPr>
            <w:tcW w:w="1469" w:type="dxa"/>
            <w:tcBorders>
              <w:top w:val="nil"/>
            </w:tcBorders>
          </w:tcPr>
          <w:p w:rsidR="00483A91" w:rsidRPr="00671705" w:rsidRDefault="00483A91" w:rsidP="00483A91">
            <w:pPr>
              <w:jc w:val="right"/>
              <w:rPr>
                <w:rFonts w:cs="Arial"/>
                <w:szCs w:val="16"/>
              </w:rPr>
            </w:pPr>
            <w:r w:rsidRPr="00671705">
              <w:rPr>
                <w:rFonts w:cs="Arial"/>
                <w:szCs w:val="16"/>
              </w:rPr>
              <w:t>5.05</w:t>
            </w:r>
          </w:p>
        </w:tc>
      </w:tr>
      <w:tr w:rsidR="00483A91" w:rsidRPr="00671705" w:rsidTr="003659C1">
        <w:trPr>
          <w:trHeight w:val="340"/>
        </w:trPr>
        <w:tc>
          <w:tcPr>
            <w:tcW w:w="1356" w:type="dxa"/>
            <w:tcBorders>
              <w:bottom w:val="single" w:sz="12" w:space="0" w:color="000000" w:themeColor="text1"/>
            </w:tcBorders>
          </w:tcPr>
          <w:p w:rsidR="00483A91" w:rsidRPr="00671705" w:rsidRDefault="00483A91" w:rsidP="00483A91">
            <w:pPr>
              <w:rPr>
                <w:rFonts w:cs="Arial"/>
                <w:szCs w:val="16"/>
              </w:rPr>
            </w:pPr>
          </w:p>
        </w:tc>
        <w:tc>
          <w:tcPr>
            <w:tcW w:w="678" w:type="dxa"/>
            <w:tcBorders>
              <w:bottom w:val="single" w:sz="12" w:space="0" w:color="000000" w:themeColor="text1"/>
            </w:tcBorders>
          </w:tcPr>
          <w:p w:rsidR="00483A91" w:rsidRPr="00671705" w:rsidRDefault="00483A91" w:rsidP="00483A91">
            <w:pPr>
              <w:rPr>
                <w:rFonts w:cs="Arial"/>
                <w:szCs w:val="16"/>
              </w:rPr>
            </w:pPr>
            <w:r w:rsidRPr="00671705">
              <w:rPr>
                <w:rFonts w:cs="Arial"/>
                <w:szCs w:val="16"/>
              </w:rPr>
              <w:t>3</w:t>
            </w:r>
          </w:p>
        </w:tc>
        <w:tc>
          <w:tcPr>
            <w:tcW w:w="1582"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0.00</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0.00</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1.01</w:t>
            </w:r>
          </w:p>
        </w:tc>
      </w:tr>
      <w:tr w:rsidR="00483A91" w:rsidRPr="00671705" w:rsidTr="003659C1">
        <w:trPr>
          <w:trHeight w:val="340"/>
        </w:trPr>
        <w:tc>
          <w:tcPr>
            <w:tcW w:w="1356" w:type="dxa"/>
            <w:tcBorders>
              <w:top w:val="single" w:sz="12" w:space="0" w:color="000000" w:themeColor="text1"/>
              <w:bottom w:val="nil"/>
            </w:tcBorders>
          </w:tcPr>
          <w:p w:rsidR="00483A91" w:rsidRPr="00671705" w:rsidRDefault="00483A91" w:rsidP="00483A91">
            <w:pPr>
              <w:rPr>
                <w:rFonts w:cs="Arial"/>
                <w:szCs w:val="16"/>
              </w:rPr>
            </w:pPr>
            <w:r w:rsidRPr="00671705">
              <w:rPr>
                <w:rFonts w:cs="Arial"/>
                <w:szCs w:val="16"/>
              </w:rPr>
              <w:t>Grootkop</w:t>
            </w:r>
          </w:p>
        </w:tc>
        <w:tc>
          <w:tcPr>
            <w:tcW w:w="678" w:type="dxa"/>
            <w:tcBorders>
              <w:top w:val="single" w:sz="12" w:space="0" w:color="000000" w:themeColor="text1"/>
              <w:bottom w:val="nil"/>
            </w:tcBorders>
          </w:tcPr>
          <w:p w:rsidR="00483A91" w:rsidRPr="00671705" w:rsidRDefault="00483A91" w:rsidP="00483A91">
            <w:pPr>
              <w:rPr>
                <w:rFonts w:cs="Arial"/>
                <w:szCs w:val="16"/>
              </w:rPr>
            </w:pPr>
            <w:r w:rsidRPr="00671705">
              <w:rPr>
                <w:rFonts w:cs="Arial"/>
                <w:szCs w:val="16"/>
              </w:rPr>
              <w:t>1</w:t>
            </w:r>
          </w:p>
        </w:tc>
        <w:tc>
          <w:tcPr>
            <w:tcW w:w="1582"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22.50</w:t>
            </w:r>
          </w:p>
        </w:tc>
        <w:tc>
          <w:tcPr>
            <w:tcW w:w="1469"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8.05</w:t>
            </w:r>
          </w:p>
        </w:tc>
        <w:tc>
          <w:tcPr>
            <w:tcW w:w="1469" w:type="dxa"/>
            <w:tcBorders>
              <w:top w:val="single" w:sz="12" w:space="0" w:color="000000" w:themeColor="text1"/>
              <w:bottom w:val="nil"/>
            </w:tcBorders>
          </w:tcPr>
          <w:p w:rsidR="00483A91" w:rsidRPr="00671705" w:rsidRDefault="00483A91" w:rsidP="00483A91">
            <w:pPr>
              <w:jc w:val="right"/>
              <w:rPr>
                <w:rFonts w:cs="Arial"/>
                <w:szCs w:val="16"/>
              </w:rPr>
            </w:pPr>
            <w:r w:rsidRPr="00671705">
              <w:rPr>
                <w:rFonts w:cs="Arial"/>
                <w:szCs w:val="16"/>
              </w:rPr>
              <w:t>20.00</w:t>
            </w:r>
          </w:p>
        </w:tc>
      </w:tr>
      <w:tr w:rsidR="00483A91" w:rsidRPr="00671705" w:rsidTr="003659C1">
        <w:trPr>
          <w:trHeight w:val="340"/>
        </w:trPr>
        <w:tc>
          <w:tcPr>
            <w:tcW w:w="1356" w:type="dxa"/>
            <w:tcBorders>
              <w:top w:val="nil"/>
            </w:tcBorders>
          </w:tcPr>
          <w:p w:rsidR="00483A91" w:rsidRPr="00671705" w:rsidRDefault="00483A91" w:rsidP="00483A91">
            <w:pPr>
              <w:rPr>
                <w:rFonts w:cs="Arial"/>
                <w:szCs w:val="16"/>
              </w:rPr>
            </w:pPr>
          </w:p>
        </w:tc>
        <w:tc>
          <w:tcPr>
            <w:tcW w:w="678" w:type="dxa"/>
            <w:tcBorders>
              <w:top w:val="nil"/>
            </w:tcBorders>
          </w:tcPr>
          <w:p w:rsidR="00483A91" w:rsidRPr="00671705" w:rsidRDefault="00483A91" w:rsidP="00483A91">
            <w:pPr>
              <w:rPr>
                <w:rFonts w:cs="Arial"/>
                <w:szCs w:val="16"/>
              </w:rPr>
            </w:pPr>
            <w:r w:rsidRPr="00671705">
              <w:rPr>
                <w:rFonts w:cs="Arial"/>
                <w:szCs w:val="16"/>
              </w:rPr>
              <w:t>2</w:t>
            </w:r>
          </w:p>
        </w:tc>
        <w:tc>
          <w:tcPr>
            <w:tcW w:w="1582" w:type="dxa"/>
            <w:tcBorders>
              <w:top w:val="nil"/>
            </w:tcBorders>
          </w:tcPr>
          <w:p w:rsidR="00483A91" w:rsidRPr="00671705" w:rsidRDefault="00483A91" w:rsidP="00483A91">
            <w:pPr>
              <w:jc w:val="right"/>
              <w:rPr>
                <w:rFonts w:cs="Arial"/>
                <w:szCs w:val="16"/>
              </w:rPr>
            </w:pPr>
            <w:r w:rsidRPr="00671705">
              <w:rPr>
                <w:rFonts w:cs="Arial"/>
                <w:szCs w:val="16"/>
              </w:rPr>
              <w:t>0.50</w:t>
            </w:r>
          </w:p>
        </w:tc>
        <w:tc>
          <w:tcPr>
            <w:tcW w:w="1469" w:type="dxa"/>
            <w:tcBorders>
              <w:top w:val="nil"/>
            </w:tcBorders>
          </w:tcPr>
          <w:p w:rsidR="00483A91" w:rsidRPr="00671705" w:rsidRDefault="00483A91" w:rsidP="00483A91">
            <w:pPr>
              <w:jc w:val="right"/>
              <w:rPr>
                <w:rFonts w:cs="Arial"/>
                <w:szCs w:val="16"/>
              </w:rPr>
            </w:pPr>
            <w:r w:rsidRPr="00671705">
              <w:rPr>
                <w:rFonts w:cs="Arial"/>
                <w:szCs w:val="16"/>
              </w:rPr>
              <w:t>0.22</w:t>
            </w:r>
          </w:p>
        </w:tc>
        <w:tc>
          <w:tcPr>
            <w:tcW w:w="1469" w:type="dxa"/>
            <w:tcBorders>
              <w:top w:val="nil"/>
            </w:tcBorders>
          </w:tcPr>
          <w:p w:rsidR="00483A91" w:rsidRPr="00671705" w:rsidRDefault="00483A91" w:rsidP="00483A91">
            <w:pPr>
              <w:jc w:val="right"/>
              <w:rPr>
                <w:rFonts w:cs="Arial"/>
                <w:szCs w:val="16"/>
              </w:rPr>
            </w:pPr>
            <w:r w:rsidRPr="00671705">
              <w:rPr>
                <w:rFonts w:cs="Arial"/>
                <w:szCs w:val="16"/>
              </w:rPr>
              <w:t>0.51</w:t>
            </w:r>
          </w:p>
        </w:tc>
      </w:tr>
      <w:tr w:rsidR="00483A91" w:rsidRPr="00671705" w:rsidTr="003659C1">
        <w:trPr>
          <w:trHeight w:val="340"/>
        </w:trPr>
        <w:tc>
          <w:tcPr>
            <w:tcW w:w="1356" w:type="dxa"/>
          </w:tcPr>
          <w:p w:rsidR="00483A91" w:rsidRPr="00671705" w:rsidRDefault="00483A91" w:rsidP="00483A91">
            <w:pPr>
              <w:rPr>
                <w:rFonts w:cs="Arial"/>
                <w:szCs w:val="16"/>
              </w:rPr>
            </w:pPr>
          </w:p>
        </w:tc>
        <w:tc>
          <w:tcPr>
            <w:tcW w:w="678" w:type="dxa"/>
          </w:tcPr>
          <w:p w:rsidR="00483A91" w:rsidRPr="00671705" w:rsidRDefault="00483A91" w:rsidP="00483A91">
            <w:pPr>
              <w:rPr>
                <w:rFonts w:cs="Arial"/>
                <w:szCs w:val="16"/>
              </w:rPr>
            </w:pPr>
            <w:r w:rsidRPr="00671705">
              <w:rPr>
                <w:rFonts w:cs="Arial"/>
                <w:szCs w:val="16"/>
              </w:rPr>
              <w:t>3</w:t>
            </w:r>
          </w:p>
        </w:tc>
        <w:tc>
          <w:tcPr>
            <w:tcW w:w="1582" w:type="dxa"/>
          </w:tcPr>
          <w:p w:rsidR="00483A91" w:rsidRPr="00671705" w:rsidRDefault="00483A91" w:rsidP="00483A91">
            <w:pPr>
              <w:jc w:val="right"/>
              <w:rPr>
                <w:rFonts w:cs="Arial"/>
                <w:szCs w:val="16"/>
              </w:rPr>
            </w:pPr>
            <w:r w:rsidRPr="00671705">
              <w:rPr>
                <w:rFonts w:cs="Arial"/>
                <w:szCs w:val="16"/>
              </w:rPr>
              <w:t>42.50</w:t>
            </w:r>
          </w:p>
        </w:tc>
        <w:tc>
          <w:tcPr>
            <w:tcW w:w="1469" w:type="dxa"/>
          </w:tcPr>
          <w:p w:rsidR="00483A91" w:rsidRPr="00671705" w:rsidRDefault="00483A91" w:rsidP="00483A91">
            <w:pPr>
              <w:jc w:val="right"/>
              <w:rPr>
                <w:rFonts w:cs="Arial"/>
                <w:szCs w:val="16"/>
              </w:rPr>
            </w:pPr>
            <w:r w:rsidRPr="00671705">
              <w:rPr>
                <w:rFonts w:cs="Arial"/>
                <w:szCs w:val="16"/>
              </w:rPr>
              <w:t>34.38</w:t>
            </w:r>
          </w:p>
        </w:tc>
        <w:tc>
          <w:tcPr>
            <w:tcW w:w="1469" w:type="dxa"/>
          </w:tcPr>
          <w:p w:rsidR="00483A91" w:rsidRPr="00671705" w:rsidRDefault="00483A91" w:rsidP="00483A91">
            <w:pPr>
              <w:jc w:val="right"/>
              <w:rPr>
                <w:rFonts w:cs="Arial"/>
                <w:szCs w:val="16"/>
              </w:rPr>
            </w:pPr>
            <w:r w:rsidRPr="00671705">
              <w:rPr>
                <w:rFonts w:cs="Arial"/>
                <w:szCs w:val="16"/>
              </w:rPr>
              <w:t>57.50</w:t>
            </w:r>
          </w:p>
        </w:tc>
      </w:tr>
      <w:tr w:rsidR="00483A91" w:rsidRPr="00671705" w:rsidTr="003659C1">
        <w:trPr>
          <w:trHeight w:val="340"/>
        </w:trPr>
        <w:tc>
          <w:tcPr>
            <w:tcW w:w="1356" w:type="dxa"/>
            <w:tcBorders>
              <w:bottom w:val="single" w:sz="12" w:space="0" w:color="000000" w:themeColor="text1"/>
            </w:tcBorders>
          </w:tcPr>
          <w:p w:rsidR="00483A91" w:rsidRPr="00671705" w:rsidRDefault="00483A91" w:rsidP="00483A91">
            <w:pPr>
              <w:rPr>
                <w:rFonts w:cs="Arial"/>
                <w:szCs w:val="16"/>
              </w:rPr>
            </w:pPr>
          </w:p>
        </w:tc>
        <w:tc>
          <w:tcPr>
            <w:tcW w:w="678" w:type="dxa"/>
            <w:tcBorders>
              <w:bottom w:val="single" w:sz="12" w:space="0" w:color="000000" w:themeColor="text1"/>
            </w:tcBorders>
          </w:tcPr>
          <w:p w:rsidR="00483A91" w:rsidRPr="00671705" w:rsidRDefault="00483A91" w:rsidP="00483A91">
            <w:pPr>
              <w:rPr>
                <w:rFonts w:cs="Arial"/>
                <w:szCs w:val="16"/>
              </w:rPr>
            </w:pPr>
            <w:r w:rsidRPr="00671705">
              <w:rPr>
                <w:rFonts w:cs="Arial"/>
                <w:szCs w:val="16"/>
              </w:rPr>
              <w:t>4</w:t>
            </w:r>
          </w:p>
        </w:tc>
        <w:tc>
          <w:tcPr>
            <w:tcW w:w="1582"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77.50</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71.27</w:t>
            </w:r>
          </w:p>
        </w:tc>
        <w:tc>
          <w:tcPr>
            <w:tcW w:w="1469" w:type="dxa"/>
            <w:tcBorders>
              <w:bottom w:val="single" w:sz="12" w:space="0" w:color="000000" w:themeColor="text1"/>
            </w:tcBorders>
          </w:tcPr>
          <w:p w:rsidR="00483A91" w:rsidRPr="00671705" w:rsidRDefault="00483A91" w:rsidP="00483A91">
            <w:pPr>
              <w:jc w:val="right"/>
              <w:rPr>
                <w:rFonts w:cs="Arial"/>
                <w:szCs w:val="16"/>
              </w:rPr>
            </w:pPr>
            <w:r w:rsidRPr="00671705">
              <w:rPr>
                <w:rFonts w:cs="Arial"/>
                <w:szCs w:val="16"/>
              </w:rPr>
              <w:t>77.50</w:t>
            </w:r>
          </w:p>
        </w:tc>
      </w:tr>
      <w:tr w:rsidR="00483A91" w:rsidRPr="00671705" w:rsidTr="003659C1">
        <w:trPr>
          <w:trHeight w:val="340"/>
        </w:trPr>
        <w:tc>
          <w:tcPr>
            <w:tcW w:w="3616" w:type="dxa"/>
            <w:gridSpan w:val="3"/>
            <w:tcBorders>
              <w:top w:val="single" w:sz="12" w:space="0" w:color="000000" w:themeColor="text1"/>
              <w:bottom w:val="single" w:sz="12" w:space="0" w:color="000000" w:themeColor="text1"/>
            </w:tcBorders>
          </w:tcPr>
          <w:p w:rsidR="00483A91" w:rsidRPr="00671705" w:rsidRDefault="00483A91" w:rsidP="00483A91">
            <w:pPr>
              <w:rPr>
                <w:rFonts w:cs="Arial"/>
                <w:b/>
                <w:szCs w:val="16"/>
                <w:vertAlign w:val="superscript"/>
              </w:rPr>
            </w:pPr>
            <w:r w:rsidRPr="00671705">
              <w:rPr>
                <w:rFonts w:cs="Arial"/>
                <w:b/>
                <w:szCs w:val="16"/>
              </w:rPr>
              <w:t>MAE (SAE)</w:t>
            </w:r>
            <w:r w:rsidRPr="00671705">
              <w:rPr>
                <w:rFonts w:cs="Arial"/>
                <w:b/>
                <w:szCs w:val="16"/>
                <w:vertAlign w:val="superscript"/>
              </w:rPr>
              <w:t>a</w:t>
            </w:r>
          </w:p>
        </w:tc>
        <w:tc>
          <w:tcPr>
            <w:tcW w:w="1469" w:type="dxa"/>
            <w:tcBorders>
              <w:top w:val="single" w:sz="12" w:space="0" w:color="000000" w:themeColor="text1"/>
              <w:bottom w:val="single" w:sz="12" w:space="0" w:color="000000" w:themeColor="text1"/>
            </w:tcBorders>
          </w:tcPr>
          <w:p w:rsidR="00483A91" w:rsidRPr="00671705" w:rsidRDefault="00483A91" w:rsidP="00483A91">
            <w:pPr>
              <w:jc w:val="right"/>
              <w:rPr>
                <w:rFonts w:cs="Arial"/>
                <w:b/>
                <w:szCs w:val="16"/>
              </w:rPr>
            </w:pPr>
            <w:r w:rsidRPr="00671705">
              <w:rPr>
                <w:rFonts w:cs="Arial"/>
                <w:b/>
                <w:szCs w:val="16"/>
              </w:rPr>
              <w:t>5.85% (4.65%)</w:t>
            </w:r>
          </w:p>
        </w:tc>
        <w:tc>
          <w:tcPr>
            <w:tcW w:w="1469" w:type="dxa"/>
            <w:tcBorders>
              <w:top w:val="single" w:sz="12" w:space="0" w:color="000000" w:themeColor="text1"/>
              <w:bottom w:val="single" w:sz="12" w:space="0" w:color="000000" w:themeColor="text1"/>
            </w:tcBorders>
          </w:tcPr>
          <w:p w:rsidR="00483A91" w:rsidRPr="00671705" w:rsidRDefault="00483A91" w:rsidP="00483A91">
            <w:pPr>
              <w:jc w:val="right"/>
              <w:rPr>
                <w:rFonts w:cs="Arial"/>
                <w:b/>
                <w:szCs w:val="16"/>
              </w:rPr>
            </w:pPr>
            <w:r w:rsidRPr="00671705">
              <w:rPr>
                <w:rFonts w:cs="Arial"/>
                <w:b/>
                <w:szCs w:val="16"/>
              </w:rPr>
              <w:t>17.50% (20.98%)</w:t>
            </w:r>
          </w:p>
        </w:tc>
      </w:tr>
    </w:tbl>
    <w:p w:rsidR="00483A91" w:rsidRPr="00671705" w:rsidRDefault="00483A91" w:rsidP="00483A91">
      <w:pPr>
        <w:keepNext/>
        <w:keepLines/>
        <w:rPr>
          <w:rFonts w:ascii="Arial" w:hAnsi="Arial" w:cs="Arial"/>
          <w:sz w:val="16"/>
          <w:szCs w:val="16"/>
        </w:rPr>
      </w:pPr>
      <w:proofErr w:type="gramStart"/>
      <w:r w:rsidRPr="00671705">
        <w:rPr>
          <w:rFonts w:ascii="Arial" w:hAnsi="Arial" w:cs="Arial"/>
          <w:sz w:val="16"/>
          <w:szCs w:val="16"/>
          <w:vertAlign w:val="superscript"/>
        </w:rPr>
        <w:t>a</w:t>
      </w:r>
      <w:r w:rsidRPr="00671705">
        <w:rPr>
          <w:rFonts w:ascii="Arial" w:hAnsi="Arial" w:cs="Arial"/>
          <w:sz w:val="16"/>
          <w:szCs w:val="16"/>
        </w:rPr>
        <w:t>MAE</w:t>
      </w:r>
      <w:proofErr w:type="gramEnd"/>
      <w:r w:rsidRPr="00671705">
        <w:rPr>
          <w:rFonts w:ascii="Arial" w:hAnsi="Arial" w:cs="Arial"/>
          <w:sz w:val="16"/>
          <w:szCs w:val="16"/>
        </w:rPr>
        <w:t xml:space="preserve"> = Mean of absolute canopy cover errors (%), SAE = Standard deviation of absolute canopy cover errors (%)</w:t>
      </w:r>
    </w:p>
    <w:p w:rsidR="00E65E28" w:rsidRDefault="00E65E28" w:rsidP="00E568D4">
      <w:pPr>
        <w:jc w:val="both"/>
      </w:pPr>
    </w:p>
    <w:p w:rsidR="007F1A02" w:rsidRPr="00671705" w:rsidRDefault="007F1A02" w:rsidP="00E568D4">
      <w:pPr>
        <w:jc w:val="both"/>
      </w:pPr>
      <w:r w:rsidRPr="00671705">
        <w:t xml:space="preserve">The classification shows some spatial variation, as suggested by the SAE of </w:t>
      </w:r>
      <w:r w:rsidRPr="00671705">
        <w:fldChar w:fldCharType="begin"/>
      </w:r>
      <w:r w:rsidRPr="00671705">
        <w:instrText xml:space="preserve"> REF _Ref395175360 \h </w:instrText>
      </w:r>
      <w:r w:rsidR="00E568D4" w:rsidRPr="00671705">
        <w:instrText xml:space="preserve"> \* MERGEFORMAT </w:instrText>
      </w:r>
      <w:r w:rsidRPr="00671705">
        <w:fldChar w:fldCharType="separate"/>
      </w:r>
      <w:r w:rsidR="00AB7306" w:rsidRPr="00671705">
        <w:t xml:space="preserve">Table </w:t>
      </w:r>
      <w:r w:rsidR="00AB7306">
        <w:rPr>
          <w:noProof/>
        </w:rPr>
        <w:t>4</w:t>
      </w:r>
      <w:r w:rsidR="00AB7306" w:rsidRPr="00671705">
        <w:rPr>
          <w:noProof/>
        </w:rPr>
        <w:t>.</w:t>
      </w:r>
      <w:r w:rsidR="00AB7306">
        <w:rPr>
          <w:noProof/>
        </w:rPr>
        <w:t>2</w:t>
      </w:r>
      <w:r w:rsidRPr="00671705">
        <w:fldChar w:fldCharType="end"/>
      </w:r>
      <w:r w:rsidRPr="00671705">
        <w:t xml:space="preserve">.  Arid areas seem </w:t>
      </w:r>
      <w:r w:rsidR="00E568D4" w:rsidRPr="00671705">
        <w:t>slightly</w:t>
      </w:r>
      <w:r w:rsidRPr="00671705">
        <w:t xml:space="preserve"> prone to underestimation, possibly due to spectral mixing occurring with bare ground around the canopy borders and also due to the smaller and less dense plants occurring in these areas.  Conversely, there seems to be a slight overestimation in more densely vegetated areas.  Confusion due to spectral mixing with other green vegetation </w:t>
      </w:r>
      <w:r w:rsidRPr="00671705">
        <w:lastRenderedPageBreak/>
        <w:t xml:space="preserve">seems the likely cause.  In general however, the canopy cover map appears accurate over the study area.  </w:t>
      </w:r>
      <w:r w:rsidR="00E568D4" w:rsidRPr="00671705">
        <w:t xml:space="preserve">Some example close-up scenes </w:t>
      </w:r>
      <w:r w:rsidR="00F05D96" w:rsidRPr="00671705">
        <w:t xml:space="preserve">of the canopy cover map </w:t>
      </w:r>
      <w:r w:rsidR="00E568D4" w:rsidRPr="00671705">
        <w:t xml:space="preserve">are shown in </w:t>
      </w:r>
      <w:r w:rsidR="00E568D4" w:rsidRPr="00671705">
        <w:fldChar w:fldCharType="begin"/>
      </w:r>
      <w:r w:rsidR="00E568D4" w:rsidRPr="00671705">
        <w:instrText xml:space="preserve"> REF _Ref395293945 \h </w:instrText>
      </w:r>
      <w:r w:rsidR="00E568D4" w:rsidRPr="00671705">
        <w:fldChar w:fldCharType="separate"/>
      </w:r>
      <w:r w:rsidR="00AB7306" w:rsidRPr="00671705">
        <w:t xml:space="preserve">Figure </w:t>
      </w:r>
      <w:r w:rsidR="00AB7306">
        <w:rPr>
          <w:noProof/>
        </w:rPr>
        <w:t>4</w:t>
      </w:r>
      <w:r w:rsidR="00AB7306" w:rsidRPr="00671705">
        <w:t>.</w:t>
      </w:r>
      <w:r w:rsidR="00AB7306">
        <w:rPr>
          <w:noProof/>
        </w:rPr>
        <w:t>1</w:t>
      </w:r>
      <w:r w:rsidR="00E568D4" w:rsidRPr="00671705">
        <w:fldChar w:fldCharType="end"/>
      </w:r>
      <w:r w:rsidR="00E568D4" w:rsidRPr="00671705">
        <w:t xml:space="preserve"> to </w:t>
      </w:r>
      <w:r w:rsidR="00E568D4" w:rsidRPr="00671705">
        <w:fldChar w:fldCharType="begin"/>
      </w:r>
      <w:r w:rsidR="00E568D4" w:rsidRPr="00671705">
        <w:instrText xml:space="preserve"> REF _Ref395293949 \h </w:instrText>
      </w:r>
      <w:r w:rsidR="00E568D4" w:rsidRPr="00671705">
        <w:fldChar w:fldCharType="separate"/>
      </w:r>
      <w:r w:rsidR="00AB7306" w:rsidRPr="00671705">
        <w:t xml:space="preserve">Figure </w:t>
      </w:r>
      <w:r w:rsidR="00AB7306">
        <w:rPr>
          <w:noProof/>
        </w:rPr>
        <w:t>4</w:t>
      </w:r>
      <w:r w:rsidR="00AB7306" w:rsidRPr="00671705">
        <w:t>.</w:t>
      </w:r>
      <w:r w:rsidR="00AB7306">
        <w:rPr>
          <w:noProof/>
        </w:rPr>
        <w:t>4</w:t>
      </w:r>
      <w:r w:rsidR="00E568D4" w:rsidRPr="00671705">
        <w:fldChar w:fldCharType="end"/>
      </w:r>
      <w:r w:rsidR="00E568D4" w:rsidRPr="00671705">
        <w:t>.</w:t>
      </w:r>
    </w:p>
    <w:p w:rsidR="007F1A02" w:rsidRPr="00671705" w:rsidRDefault="007F1A02" w:rsidP="008F4876">
      <w:pPr>
        <w:keepLines/>
      </w:pPr>
      <w:r w:rsidRPr="00671705">
        <w:rPr>
          <w:noProof/>
          <w:lang w:eastAsia="en-ZA"/>
        </w:rPr>
        <w:drawing>
          <wp:inline distT="0" distB="0" distL="0" distR="0" wp14:anchorId="023EF0C0" wp14:editId="43A69692">
            <wp:extent cx="5172710" cy="36581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00030" cy="3677452"/>
                    </a:xfrm>
                    <a:prstGeom prst="rect">
                      <a:avLst/>
                    </a:prstGeom>
                  </pic:spPr>
                </pic:pic>
              </a:graphicData>
            </a:graphic>
          </wp:inline>
        </w:drawing>
      </w:r>
    </w:p>
    <w:p w:rsidR="00FD26D8" w:rsidRPr="00671705" w:rsidRDefault="007F1A02" w:rsidP="00FD26D8">
      <w:pPr>
        <w:pStyle w:val="Caption"/>
        <w:keepLines/>
        <w:jc w:val="both"/>
      </w:pPr>
      <w:bookmarkStart w:id="23" w:name="_Ref395293945"/>
      <w:bookmarkStart w:id="24" w:name="_Toc397361730"/>
      <w:r w:rsidRPr="00671705">
        <w:t xml:space="preserve">Figure </w:t>
      </w:r>
      <w:r w:rsidRPr="00671705">
        <w:fldChar w:fldCharType="begin"/>
      </w:r>
      <w:r w:rsidRPr="00671705">
        <w:instrText xml:space="preserve"> STYLEREF 1 \s </w:instrText>
      </w:r>
      <w:r w:rsidRPr="00671705">
        <w:fldChar w:fldCharType="separate"/>
      </w:r>
      <w:r w:rsidR="00AB7306">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1</w:t>
      </w:r>
      <w:r w:rsidRPr="00671705">
        <w:fldChar w:fldCharType="end"/>
      </w:r>
      <w:bookmarkEnd w:id="23"/>
      <w:r w:rsidRPr="00671705">
        <w:t xml:space="preserve">  Groenfontein classification (Habitat: valley thicket with Spekboom)</w:t>
      </w:r>
      <w:bookmarkEnd w:id="24"/>
    </w:p>
    <w:p w:rsidR="00F05D96" w:rsidRPr="00671705" w:rsidRDefault="007F1A02" w:rsidP="00F05D96">
      <w:pPr>
        <w:pStyle w:val="Caption"/>
        <w:keepLines/>
        <w:jc w:val="both"/>
      </w:pPr>
      <w:r w:rsidRPr="00671705">
        <w:rPr>
          <w:noProof/>
          <w:lang w:eastAsia="en-ZA"/>
        </w:rPr>
        <w:drawing>
          <wp:inline distT="0" distB="0" distL="0" distR="0" wp14:anchorId="7CF0FA62" wp14:editId="43C277EA">
            <wp:extent cx="5173200" cy="36576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73200" cy="3657600"/>
                    </a:xfrm>
                    <a:prstGeom prst="rect">
                      <a:avLst/>
                    </a:prstGeom>
                  </pic:spPr>
                </pic:pic>
              </a:graphicData>
            </a:graphic>
          </wp:inline>
        </w:drawing>
      </w:r>
      <w:bookmarkStart w:id="25" w:name="_Toc397361731"/>
    </w:p>
    <w:p w:rsidR="008F4876" w:rsidRPr="00671705" w:rsidRDefault="007F1A02" w:rsidP="00F05D96">
      <w:pPr>
        <w:pStyle w:val="Caption"/>
        <w:keepLines/>
        <w:jc w:val="both"/>
      </w:pPr>
      <w:r w:rsidRPr="00671705">
        <w:t xml:space="preserve">Figure </w:t>
      </w:r>
      <w:r w:rsidRPr="00671705">
        <w:fldChar w:fldCharType="begin"/>
      </w:r>
      <w:r w:rsidRPr="00671705">
        <w:instrText xml:space="preserve"> STYLEREF 1 \s </w:instrText>
      </w:r>
      <w:r w:rsidRPr="00671705">
        <w:fldChar w:fldCharType="separate"/>
      </w:r>
      <w:r w:rsidR="00AB7306">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2</w:t>
      </w:r>
      <w:r w:rsidRPr="00671705">
        <w:fldChar w:fldCharType="end"/>
      </w:r>
      <w:r w:rsidRPr="00671705">
        <w:t xml:space="preserve">  Matjiesvlei classification (Habitat: arid thicket with Spekboom)</w:t>
      </w:r>
      <w:bookmarkEnd w:id="25"/>
    </w:p>
    <w:p w:rsidR="007F1A02" w:rsidRPr="00671705" w:rsidRDefault="007F1A02" w:rsidP="008F4876">
      <w:pPr>
        <w:keepNext/>
        <w:keepLines/>
      </w:pPr>
      <w:r w:rsidRPr="00671705">
        <w:rPr>
          <w:noProof/>
          <w:lang w:eastAsia="en-ZA"/>
        </w:rPr>
        <w:lastRenderedPageBreak/>
        <w:drawing>
          <wp:inline distT="0" distB="0" distL="0" distR="0" wp14:anchorId="5DAA4F8A" wp14:editId="69BA4E9A">
            <wp:extent cx="5169600" cy="3656896"/>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69600" cy="3656896"/>
                    </a:xfrm>
                    <a:prstGeom prst="rect">
                      <a:avLst/>
                    </a:prstGeom>
                  </pic:spPr>
                </pic:pic>
              </a:graphicData>
            </a:graphic>
          </wp:inline>
        </w:drawing>
      </w:r>
    </w:p>
    <w:p w:rsidR="007F1A02" w:rsidRPr="00671705" w:rsidRDefault="007F1A02" w:rsidP="008F4876">
      <w:pPr>
        <w:pStyle w:val="Caption"/>
        <w:keepNext/>
        <w:keepLines/>
        <w:jc w:val="both"/>
      </w:pPr>
      <w:bookmarkStart w:id="26" w:name="_Toc397361732"/>
      <w:r w:rsidRPr="00671705">
        <w:t xml:space="preserve">Figure </w:t>
      </w:r>
      <w:r w:rsidRPr="00671705">
        <w:fldChar w:fldCharType="begin"/>
      </w:r>
      <w:r w:rsidRPr="00671705">
        <w:instrText xml:space="preserve"> STYLEREF 1 \s </w:instrText>
      </w:r>
      <w:r w:rsidRPr="00671705">
        <w:fldChar w:fldCharType="separate"/>
      </w:r>
      <w:r w:rsidR="00AB7306">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3</w:t>
      </w:r>
      <w:r w:rsidRPr="00671705">
        <w:fldChar w:fldCharType="end"/>
      </w:r>
      <w:r w:rsidRPr="00671705">
        <w:t xml:space="preserve">  Rooiberg classification (Habitat: arid thicket with Spekboom and Fynbos mosaic)</w:t>
      </w:r>
      <w:bookmarkStart w:id="27" w:name="_GoBack"/>
      <w:bookmarkEnd w:id="26"/>
      <w:bookmarkEnd w:id="27"/>
    </w:p>
    <w:p w:rsidR="007F1A02" w:rsidRPr="00671705" w:rsidRDefault="007F1A02" w:rsidP="008F4876">
      <w:pPr>
        <w:keepNext/>
        <w:keepLines/>
      </w:pPr>
      <w:r w:rsidRPr="00671705">
        <w:rPr>
          <w:noProof/>
          <w:lang w:eastAsia="en-ZA"/>
        </w:rPr>
        <w:drawing>
          <wp:inline distT="0" distB="0" distL="0" distR="0" wp14:anchorId="2B66523F" wp14:editId="0F6E0EBC">
            <wp:extent cx="51696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69600" cy="3657600"/>
                    </a:xfrm>
                    <a:prstGeom prst="rect">
                      <a:avLst/>
                    </a:prstGeom>
                  </pic:spPr>
                </pic:pic>
              </a:graphicData>
            </a:graphic>
          </wp:inline>
        </w:drawing>
      </w:r>
    </w:p>
    <w:p w:rsidR="007F1A02" w:rsidRPr="00671705" w:rsidRDefault="007F1A02" w:rsidP="008F4876">
      <w:pPr>
        <w:pStyle w:val="Caption"/>
        <w:keepNext/>
        <w:keepLines/>
        <w:jc w:val="both"/>
      </w:pPr>
      <w:bookmarkStart w:id="28" w:name="_Ref395293949"/>
      <w:bookmarkStart w:id="29" w:name="_Toc397361733"/>
      <w:r w:rsidRPr="00671705">
        <w:t xml:space="preserve">Figure </w:t>
      </w:r>
      <w:r w:rsidRPr="00671705">
        <w:fldChar w:fldCharType="begin"/>
      </w:r>
      <w:r w:rsidRPr="00671705">
        <w:instrText xml:space="preserve"> STYLEREF 1 \s </w:instrText>
      </w:r>
      <w:r w:rsidRPr="00671705">
        <w:fldChar w:fldCharType="separate"/>
      </w:r>
      <w:r w:rsidR="00AB7306">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sidR="00AB7306">
        <w:rPr>
          <w:noProof/>
        </w:rPr>
        <w:t>4</w:t>
      </w:r>
      <w:r w:rsidRPr="00671705">
        <w:fldChar w:fldCharType="end"/>
      </w:r>
      <w:bookmarkEnd w:id="28"/>
      <w:r w:rsidRPr="00671705">
        <w:t xml:space="preserve">  Grootkop classification (Habitat: arid thicket with Spekboom and Succulent Karoo mosaic)</w:t>
      </w:r>
      <w:bookmarkEnd w:id="29"/>
    </w:p>
    <w:p w:rsidR="001A39E8" w:rsidRPr="00671705" w:rsidRDefault="001A39E8" w:rsidP="00D54277">
      <w:pPr>
        <w:jc w:val="both"/>
      </w:pPr>
    </w:p>
    <w:p w:rsidR="004846EE" w:rsidRPr="00671705" w:rsidRDefault="004846EE" w:rsidP="004846EE">
      <w:pPr>
        <w:pStyle w:val="Heading1"/>
      </w:pPr>
      <w:r w:rsidRPr="00671705">
        <w:lastRenderedPageBreak/>
        <w:t>Conclusions</w:t>
      </w:r>
    </w:p>
    <w:p w:rsidR="004846EE" w:rsidRPr="00671705" w:rsidRDefault="004846EE" w:rsidP="004846EE">
      <w:pPr>
        <w:jc w:val="both"/>
      </w:pPr>
      <w:r w:rsidRPr="00671705">
        <w:t xml:space="preserve">A per-pixel classification approach was adopted to map </w:t>
      </w:r>
      <w:r w:rsidRPr="00671705">
        <w:rPr>
          <w:i/>
        </w:rPr>
        <w:t>P. afra</w:t>
      </w:r>
      <w:r w:rsidRPr="00671705">
        <w:t xml:space="preserve"> canopy cover </w:t>
      </w:r>
      <w:r w:rsidR="00E65E28">
        <w:t>using</w:t>
      </w:r>
      <w:r w:rsidRPr="00671705">
        <w:t xml:space="preserve"> VHR aerial imagery.  A mean absolute canopy cover error of 5.8</w:t>
      </w:r>
      <w:r w:rsidR="001705BF">
        <w:t>5</w:t>
      </w:r>
      <w:r w:rsidRPr="00671705">
        <w:t>% and standard deviation of 4.</w:t>
      </w:r>
      <w:r w:rsidR="001705BF">
        <w:t>6</w:t>
      </w:r>
      <w:r w:rsidRPr="00671705">
        <w:t xml:space="preserve">5% over 20 field ground truth sites was obtained. </w:t>
      </w:r>
      <w:r w:rsidRPr="00671705">
        <w:t xml:space="preserve"> </w:t>
      </w:r>
      <w:r w:rsidRPr="00671705">
        <w:t>These figures compare well with related studies</w:t>
      </w:r>
      <w:r w:rsidR="008E0E3C" w:rsidRPr="00671705">
        <w:t xml:space="preserve"> </w:t>
      </w:r>
      <w:r w:rsidR="008E0E3C" w:rsidRPr="00671705">
        <w:fldChar w:fldCharType="begin" w:fldLock="1"/>
      </w:r>
      <w:r w:rsidR="00352986">
        <w:instrText>ADDIN CSL_CITATION { "citationItems" : [ { "id" : "ITEM-1", "itemData" : { "DOI" : "10.1016/j.jag.2013.08.011", "ISSN" : "03032434", "abstract" : "Bamboo is used by different communities in India to develop indigenous products, maintain livelihoodand sustain life. Indian National Bamboo Mission focuses on evaluation, monitoring and development ofbamboo as an important plant resource. Knowledge of spatial distribution of bamboo therefore becomesnecessary in this context. The present study attempts to map bamboo patches using very high resolution(VHR) WorldView 2 (WV 2) imagery in parts of South 24 Parganas, West Bengal, India using both pixeland object-based approaches. A combined layer of pan-sharpened multi-spectral (MS) bands, first 3principal components (PC) of these bands and seven second order texture measures based Gray Level Co-occurrence Matrices (GLCM) of first three PC were used as input variables. For pixel-based image analysis(PBIA), recursive feature elimination (RFE) based feature selection was carried out to identify the mostimportant input variables. Results of the feature selection indicate that the 10 most important variablesinclude PC 1, PC 2 and their GLCM mean along with 6 MS bands. Three different sets of predictor variables(5 and 10 most important variables and all 32 variables) were classified with Support Vector Machine(SVM) and Random Forest (RF) algorithms. Producer accuracy of bamboo was found to be highest when10 most important variables selected from RFE were classified with SVM (82%). However object-basedimage analysis (OBIA) achieved higher classification accuracy than PBIA using the same 32 variables,but with less number of training samples. Using object-based SVM classifier, the producer accuracy ofbamboo reached 94%. The significance of this study is that the present framework is capable of accuratelyidentifying bamboo patches as well as detecting other tree species in a tropical region with heterogeneousland use land cover (LULC), which could further aid the mandate of National Bamboo Mission and relatedprograms. \u00a9 2013 Elsevier B.V.",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 : "1", "issued" : { "date-parts" : [ [ "2014", "2" ] ] }, "page" : "298-311", "title" : "A comparison of selected classification algorithms for mapping bamboo patches in lower Gangetic plains using very high resolution WorldView 2 imagery", "type" : "article-journal", "volume" : "26" }, "uris" : [ "http://www.mendeley.com/documents/?uuid=73321b38-b551-4774-b7fd-2f9c02dec19d"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multiagent hybrid systems\"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prior spectral knowledge\" (i.e. other labelled data) rather than supervised training data for the current problem.  This obviously req's good calibration, dealing phenology etc\n        \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        \nA useful discussion of SPOT &amp; IRS calibration (or lack thereof) is given.\n        \nThe LSRC approach can of course be scaled up/down to deal with different spatial and spectral res.\n        \nA new NDVI more robust to soil effects is presented.  MIR is shown to be important which implies a number of satellites (incl NGI imagery) are not suited to veg detection or will require incl of textural/contextual features\n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Good paper. Good consideration+focus given to high spatial res. Also has a number of references to high spatial res related stuff. Methodical structured approach.\n        \nTexture feats at various scales used on vis quickbird imagery. Texture shown to add discriminatory power. \nOO approach.\nTEM: a std land cover mapping scheme + classes is used\n        \nVariograms used to find appropriate window size for texture. A number of candidate features were calc and evaluated. These incl texture, NDVI, PCA, dissimilarity etc. Only top of atmosphere calibration as no time series analysis. \n        \neCognition used for classification. No mention made of what classifier used. Also separation of training and test data not well described. Also how is oo classification conducted i.e. avg features for each object?\n      ",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A decent thorough paper but with no theoretical insight or novelty.  No textural or spatial features use, yet good (and practically adequate) results obtained!!!.  Use of high res imagery with traditional/available tools to map \"upland\"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previouslyFormattedCitation" : "(Ghosh &amp; Joshi 2014; Heumann 2011; Baraldi et al. 2010; Johansen et al. 2007; Mehner et al. 2004)" }, "properties" : { "noteIndex" : 0 }, "schema" : "https://github.com/citation-style-language/schema/raw/master/csl-citation.json" }</w:instrText>
      </w:r>
      <w:r w:rsidR="008E0E3C" w:rsidRPr="00671705">
        <w:fldChar w:fldCharType="separate"/>
      </w:r>
      <w:r w:rsidR="008E0E3C" w:rsidRPr="00671705">
        <w:rPr>
          <w:noProof/>
        </w:rPr>
        <w:t>(Ghosh &amp; Joshi 2014; Heumann 2011; Baraldi et al. 2010; Johansen et al. 2007; Mehner et al. 2004)</w:t>
      </w:r>
      <w:r w:rsidR="008E0E3C" w:rsidRPr="00671705">
        <w:fldChar w:fldCharType="end"/>
      </w:r>
      <w:r w:rsidRPr="00671705">
        <w:t xml:space="preserve">.  Given the challenge of dealing with the diverse range of habitats and degrees of degradation in the study area, the results obtained are </w:t>
      </w:r>
      <w:r w:rsidR="00E65E28">
        <w:t>surprisingly</w:t>
      </w:r>
      <w:r w:rsidRPr="00671705">
        <w:t xml:space="preserve"> good.   VHR vegetation mapping over large areas such as the Little Karoo is still relatively uncommon, especially in arid regions</w:t>
      </w:r>
      <w:r w:rsidR="008E0E3C" w:rsidRPr="00671705">
        <w:t xml:space="preserve"> </w:t>
      </w:r>
      <w:r w:rsidRPr="00671705">
        <w:t xml:space="preserve"> </w:t>
      </w:r>
      <w:r w:rsidR="008E0E3C" w:rsidRPr="00671705">
        <w:fldChar w:fldCharType="begin" w:fldLock="1"/>
      </w:r>
      <w:r w:rsidR="00352986">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rsidR="008E0E3C" w:rsidRPr="00671705">
        <w:fldChar w:fldCharType="separate"/>
      </w:r>
      <w:r w:rsidR="008E0E3C" w:rsidRPr="00671705">
        <w:rPr>
          <w:noProof/>
        </w:rPr>
        <w:t>(Eisfelder, Kuenzer &amp; Dech 2012; Lu 2006)</w:t>
      </w:r>
      <w:r w:rsidR="008E0E3C" w:rsidRPr="00671705">
        <w:fldChar w:fldCharType="end"/>
      </w:r>
      <w:r w:rsidRPr="00671705">
        <w:t xml:space="preserve">.  This research represents a potentially valuable addition to this growing field.   </w:t>
      </w:r>
      <w:r w:rsidR="00E65E28">
        <w:t>T</w:t>
      </w:r>
      <w:r w:rsidRPr="00671705">
        <w:t xml:space="preserve">his is </w:t>
      </w:r>
      <w:r w:rsidR="00E65E28">
        <w:t xml:space="preserve">also thought to be </w:t>
      </w:r>
      <w:r w:rsidRPr="00671705">
        <w:t xml:space="preserve">the first quantitative remote sensing study applied to a mosaic of NGI imagery.  </w:t>
      </w:r>
    </w:p>
    <w:p w:rsidR="004846EE" w:rsidRPr="00671705" w:rsidRDefault="004846EE" w:rsidP="004846EE">
      <w:pPr>
        <w:jc w:val="both"/>
      </w:pPr>
      <w:r w:rsidRPr="00671705">
        <w:t xml:space="preserve">While the classification accuracies are good, a number of opportunities exist for improving the technical aspects of </w:t>
      </w:r>
      <w:r w:rsidR="00AD23B1" w:rsidRPr="00671705">
        <w:t>the</w:t>
      </w:r>
      <w:r w:rsidRPr="00671705">
        <w:t xml:space="preserve"> method.  Adopting an object based approach would allow more sophisticated texture measures to be incorporated into the feature set.  This could facilitate better discrimination of </w:t>
      </w:r>
      <w:r w:rsidRPr="00671705">
        <w:rPr>
          <w:i/>
        </w:rPr>
        <w:t>P. afra</w:t>
      </w:r>
      <w:r w:rsidRPr="00671705">
        <w:t xml:space="preserve"> from surrounding vegetation.  Incorporation of ancillary information such as slope aspect and habitat type could also improve classification accuracy and the ability to generalise over diverse habitats.  In terms of the application of these techniques to restoration work, this map could be extended to the rest of the thicket biome in future, by incorporating ground truth from new sites.  It would also be of interest to investigate the extension of the concepts presented here to produce estimates of other environmental variables, with biomass being of particular importance in the context of </w:t>
      </w:r>
      <w:r w:rsidRPr="00671705">
        <w:rPr>
          <w:i/>
        </w:rPr>
        <w:t>P. afra</w:t>
      </w:r>
      <w:r w:rsidRPr="00671705">
        <w:t xml:space="preserve"> carbon accounting.  Repeat applications of the canopy cover mapping algorithm on newer sets of imagery would allow restoration progress to be monitored over time.   </w:t>
      </w:r>
    </w:p>
    <w:p w:rsidR="004846EE" w:rsidRPr="00671705" w:rsidRDefault="004846EE" w:rsidP="004846EE">
      <w:pPr>
        <w:jc w:val="both"/>
      </w:pPr>
    </w:p>
    <w:p w:rsidR="004846EE" w:rsidRPr="00671705" w:rsidRDefault="004846EE" w:rsidP="00AD23B1">
      <w:pPr>
        <w:pStyle w:val="Heading1"/>
        <w:numPr>
          <w:ilvl w:val="0"/>
          <w:numId w:val="0"/>
        </w:numPr>
      </w:pPr>
      <w:r w:rsidRPr="00671705">
        <w:t>References</w:t>
      </w:r>
    </w:p>
    <w:p w:rsidR="00352986" w:rsidRPr="00352986" w:rsidRDefault="00AD23B1">
      <w:pPr>
        <w:pStyle w:val="NormalWeb"/>
        <w:ind w:left="480" w:hanging="480"/>
        <w:divId w:val="1079210790"/>
        <w:rPr>
          <w:rFonts w:ascii="Calibri" w:hAnsi="Calibri"/>
          <w:noProof/>
          <w:sz w:val="22"/>
        </w:rPr>
      </w:pPr>
      <w:r w:rsidRPr="00671705">
        <w:fldChar w:fldCharType="begin" w:fldLock="1"/>
      </w:r>
      <w:r w:rsidRPr="00671705">
        <w:instrText xml:space="preserve">ADDIN Mendeley Bibliography CSL_BIBLIOGRAPHY </w:instrText>
      </w:r>
      <w:r w:rsidRPr="00671705">
        <w:fldChar w:fldCharType="separate"/>
      </w:r>
      <w:r w:rsidR="00352986" w:rsidRPr="00352986">
        <w:rPr>
          <w:rFonts w:ascii="Calibri" w:hAnsi="Calibri"/>
          <w:noProof/>
          <w:sz w:val="22"/>
        </w:rPr>
        <w:t xml:space="preserve">Baraldi A, Durieux L, Simonetti D, Conchedda G, Holecz F &amp; Blonda P 2010. Automatic spectral-rule-based preliminary classification of radiometrically calibrated SPOT-4/-5/IRS, AVHRR/MSG, AATSR, IKONOS/QuickBird/OrbView/GeoEye, and DMC/SPOT-1/-2 imagery—Part I: System design and implementation. </w:t>
      </w:r>
      <w:r w:rsidR="00352986" w:rsidRPr="00352986">
        <w:rPr>
          <w:rFonts w:ascii="Calibri" w:hAnsi="Calibri"/>
          <w:i/>
          <w:iCs/>
          <w:noProof/>
          <w:sz w:val="22"/>
        </w:rPr>
        <w:t>IEEE Transactions on Geoscience and Remote Sensing</w:t>
      </w:r>
      <w:r w:rsidR="00352986" w:rsidRPr="00352986">
        <w:rPr>
          <w:rFonts w:ascii="Calibri" w:hAnsi="Calibri"/>
          <w:noProof/>
          <w:sz w:val="22"/>
        </w:rPr>
        <w:t xml:space="preserve"> 48 (3): 1299–1325.</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Chandelier L &amp; Martinoty G 2009. A radiometric aerial triangulation for the equalization of digital aerial images and orthoimages. </w:t>
      </w:r>
      <w:r w:rsidRPr="00352986">
        <w:rPr>
          <w:rFonts w:ascii="Calibri" w:hAnsi="Calibri"/>
          <w:i/>
          <w:iCs/>
          <w:noProof/>
          <w:sz w:val="22"/>
        </w:rPr>
        <w:t>Photogrammetric Engineering &amp; Remote Sensing</w:t>
      </w:r>
      <w:r w:rsidRPr="00352986">
        <w:rPr>
          <w:rFonts w:ascii="Calibri" w:hAnsi="Calibri"/>
          <w:noProof/>
          <w:sz w:val="22"/>
        </w:rPr>
        <w:t xml:space="preserve"> 75 (2): 193–200.</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Collings S, Caccetta P, Campbell N &amp; Wu X 2011. Empirical models for radiometric calibration of digital aerial frame mosaics. </w:t>
      </w:r>
      <w:r w:rsidRPr="00352986">
        <w:rPr>
          <w:rFonts w:ascii="Calibri" w:hAnsi="Calibri"/>
          <w:i/>
          <w:iCs/>
          <w:noProof/>
          <w:sz w:val="22"/>
        </w:rPr>
        <w:t>IEEE Transactions on Geoscience and Remote Sensing</w:t>
      </w:r>
      <w:r w:rsidRPr="00352986">
        <w:rPr>
          <w:rFonts w:ascii="Calibri" w:hAnsi="Calibri"/>
          <w:noProof/>
          <w:sz w:val="22"/>
        </w:rPr>
        <w:t xml:space="preserve"> 49 (7): 2573–2588.</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Eisfelder C, Kuenzer C &amp; Dech S 2012. Derivation of biomass information for semi-arid areas using remote-sensing data. </w:t>
      </w:r>
      <w:r w:rsidRPr="00352986">
        <w:rPr>
          <w:rFonts w:ascii="Calibri" w:hAnsi="Calibri"/>
          <w:i/>
          <w:iCs/>
          <w:noProof/>
          <w:sz w:val="22"/>
        </w:rPr>
        <w:t>International Journal of Remote Sensing</w:t>
      </w:r>
      <w:r w:rsidRPr="00352986">
        <w:rPr>
          <w:rFonts w:ascii="Calibri" w:hAnsi="Calibri"/>
          <w:noProof/>
          <w:sz w:val="22"/>
        </w:rPr>
        <w:t xml:space="preserve"> 33 (9): 2937–298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Gehrke S 2010. Radiometric processing of ADS imagery: mosaicking of large image blocks. In </w:t>
      </w:r>
      <w:r w:rsidRPr="00352986">
        <w:rPr>
          <w:rFonts w:ascii="Calibri" w:hAnsi="Calibri"/>
          <w:i/>
          <w:iCs/>
          <w:noProof/>
          <w:sz w:val="22"/>
        </w:rPr>
        <w:t>Opportunities for Emerging Geospatial Technologies</w:t>
      </w:r>
      <w:r w:rsidRPr="00352986">
        <w:rPr>
          <w:rFonts w:ascii="Calibri" w:hAnsi="Calibri"/>
          <w:noProof/>
          <w:sz w:val="22"/>
        </w:rPr>
        <w:t>, 184–195. American Society for Photogrammetry and Remote Sensing Annual Conference 2010 held 26-30 April 2010. San Diego, United States: American Society for Photogrammetry and Remote Sensing.</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Ghosh A &amp; Joshi PK 2014. A comparison of selected classification algorithms for mapping bamboo patches in lower Gangetic plains using very high resolution WorldView 2 imagery. </w:t>
      </w:r>
      <w:r w:rsidRPr="00352986">
        <w:rPr>
          <w:rFonts w:ascii="Calibri" w:hAnsi="Calibri"/>
          <w:i/>
          <w:iCs/>
          <w:noProof/>
          <w:sz w:val="22"/>
        </w:rPr>
        <w:t>International Journal of Applied Earth Observation and Geoinformation</w:t>
      </w:r>
      <w:r w:rsidRPr="00352986">
        <w:rPr>
          <w:rFonts w:ascii="Calibri" w:hAnsi="Calibri"/>
          <w:noProof/>
          <w:sz w:val="22"/>
        </w:rPr>
        <w:t xml:space="preserve"> 26 (1): 298–311.</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lastRenderedPageBreak/>
        <w:t xml:space="preserve">Heumann BW 2011. Satellite remote sensing of mangrove forests: Recent advances and future opportunities. </w:t>
      </w:r>
      <w:r w:rsidRPr="00352986">
        <w:rPr>
          <w:rFonts w:ascii="Calibri" w:hAnsi="Calibri"/>
          <w:i/>
          <w:iCs/>
          <w:noProof/>
          <w:sz w:val="22"/>
        </w:rPr>
        <w:t>Progress in Physical Geography</w:t>
      </w:r>
      <w:r w:rsidRPr="00352986">
        <w:rPr>
          <w:rFonts w:ascii="Calibri" w:hAnsi="Calibri"/>
          <w:noProof/>
          <w:sz w:val="22"/>
        </w:rPr>
        <w:t xml:space="preserve"> 35 (1): 87–108.</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Intergraph 2008. Digital mapping camera system [online]. Available from: http://www.geospace.co.za/pdf/DMC Brochure.pdf [Accessed September 4 201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Johansen K, Coops NC, Gergel SE &amp; Stange Y 2007. Application of high spatial resolution satellite imagery for riparian and forest ecosystem classification. </w:t>
      </w:r>
      <w:r w:rsidRPr="00352986">
        <w:rPr>
          <w:rFonts w:ascii="Calibri" w:hAnsi="Calibri"/>
          <w:i/>
          <w:iCs/>
          <w:noProof/>
          <w:sz w:val="22"/>
        </w:rPr>
        <w:t>Remote Sensing of Environment</w:t>
      </w:r>
      <w:r w:rsidRPr="00352986">
        <w:rPr>
          <w:rFonts w:ascii="Calibri" w:hAnsi="Calibri"/>
          <w:noProof/>
          <w:sz w:val="22"/>
        </w:rPr>
        <w:t xml:space="preserve"> 110 (1): 29–4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López DH, García BF, Piqueras JG &amp; Guillermo VA 2011. An approach to the radiometric aerotriangulation of photogrammetric images. </w:t>
      </w:r>
      <w:r w:rsidRPr="00352986">
        <w:rPr>
          <w:rFonts w:ascii="Calibri" w:hAnsi="Calibri"/>
          <w:i/>
          <w:iCs/>
          <w:noProof/>
          <w:sz w:val="22"/>
        </w:rPr>
        <w:t>ISPRS Journal of Photogrammetry and Remote Sensing</w:t>
      </w:r>
      <w:r w:rsidRPr="00352986">
        <w:rPr>
          <w:rFonts w:ascii="Calibri" w:hAnsi="Calibri"/>
          <w:noProof/>
          <w:sz w:val="22"/>
        </w:rPr>
        <w:t xml:space="preserve"> 66 (6): 883–893.</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Lu D 2006. The potential and challenge of remote sensing based biomass estimation. </w:t>
      </w:r>
      <w:r w:rsidRPr="00352986">
        <w:rPr>
          <w:rFonts w:ascii="Calibri" w:hAnsi="Calibri"/>
          <w:i/>
          <w:iCs/>
          <w:noProof/>
          <w:sz w:val="22"/>
        </w:rPr>
        <w:t>International Journal of Remote Sensing</w:t>
      </w:r>
      <w:r w:rsidRPr="00352986">
        <w:rPr>
          <w:rFonts w:ascii="Calibri" w:hAnsi="Calibri"/>
          <w:noProof/>
          <w:sz w:val="22"/>
        </w:rPr>
        <w:t xml:space="preserve"> 27 (7): 1297–1328.</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Van Luijk G, Cowling RM, Riksen MJPM &amp; Glenday J 2013. Hydrological implications of desertification: Degradation of South African semi-arid subtropical thicket. </w:t>
      </w:r>
      <w:r w:rsidRPr="00352986">
        <w:rPr>
          <w:rFonts w:ascii="Calibri" w:hAnsi="Calibri"/>
          <w:i/>
          <w:iCs/>
          <w:noProof/>
          <w:sz w:val="22"/>
        </w:rPr>
        <w:t>Journal of Arid Environments</w:t>
      </w:r>
      <w:r w:rsidRPr="00352986">
        <w:rPr>
          <w:rFonts w:ascii="Calibri" w:hAnsi="Calibri"/>
          <w:noProof/>
          <w:sz w:val="22"/>
        </w:rPr>
        <w:t xml:space="preserve"> 91: 14–21.</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Marais C, Cowling RM &amp; Powell M 2009. Establishing the platform for a carbon sequestration market in South Africa: The Working for Woodlands Subtropical Thicket Restoration Programme. In </w:t>
      </w:r>
      <w:r w:rsidRPr="00352986">
        <w:rPr>
          <w:rFonts w:ascii="Calibri" w:hAnsi="Calibri"/>
          <w:i/>
          <w:iCs/>
          <w:noProof/>
          <w:sz w:val="22"/>
        </w:rPr>
        <w:t>XIII World Forestry Congress</w:t>
      </w:r>
      <w:r w:rsidRPr="00352986">
        <w:rPr>
          <w:rFonts w:ascii="Calibri" w:hAnsi="Calibri"/>
          <w:noProof/>
          <w:sz w:val="22"/>
        </w:rPr>
        <w:t>, 1–13. Buenos Aires, Argentina.</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Mehner H, Cutler M, Fairbairn D &amp; Thompson G 2004. Remote sensing of upland vegetation: the potential of high spatial resolution satellite sensors. </w:t>
      </w:r>
      <w:r w:rsidRPr="00352986">
        <w:rPr>
          <w:rFonts w:ascii="Calibri" w:hAnsi="Calibri"/>
          <w:i/>
          <w:iCs/>
          <w:noProof/>
          <w:sz w:val="22"/>
        </w:rPr>
        <w:t>Global Ecology and Biogeography</w:t>
      </w:r>
      <w:r w:rsidRPr="00352986">
        <w:rPr>
          <w:rFonts w:ascii="Calibri" w:hAnsi="Calibri"/>
          <w:noProof/>
          <w:sz w:val="22"/>
        </w:rPr>
        <w:t xml:space="preserve"> 13 (4): 359–369.</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Mills AJ, Blignaut J, Cowling RM, Knipe A, Marais C, Marais S, Pierce S, Powell M, Sigwela A &amp; Skowno A 2010. </w:t>
      </w:r>
      <w:r w:rsidRPr="00352986">
        <w:rPr>
          <w:rFonts w:ascii="Calibri" w:hAnsi="Calibri"/>
          <w:i/>
          <w:iCs/>
          <w:noProof/>
          <w:sz w:val="22"/>
        </w:rPr>
        <w:t>Investing in sustainability. Restoring degraded thicket, creating jobs, capturing carbon and earning green credit.</w:t>
      </w:r>
      <w:r w:rsidRPr="00352986">
        <w:rPr>
          <w:rFonts w:ascii="Calibri" w:hAnsi="Calibri"/>
          <w:noProof/>
          <w:sz w:val="22"/>
        </w:rPr>
        <w:t xml:space="preserve"> Climate Action Partnership, Cape Town and Wilderness Foundation, Port Elizabeth.</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Mills AJ &amp; Cowling RM 2006. Rate of carbon sequestration at two thicket restoration sites in the Eastern Cape, South Africa. </w:t>
      </w:r>
      <w:r w:rsidRPr="00352986">
        <w:rPr>
          <w:rFonts w:ascii="Calibri" w:hAnsi="Calibri"/>
          <w:i/>
          <w:iCs/>
          <w:noProof/>
          <w:sz w:val="22"/>
        </w:rPr>
        <w:t>Restoration Ecology</w:t>
      </w:r>
      <w:r w:rsidRPr="00352986">
        <w:rPr>
          <w:rFonts w:ascii="Calibri" w:hAnsi="Calibri"/>
          <w:noProof/>
          <w:sz w:val="22"/>
        </w:rPr>
        <w:t xml:space="preserve"> 14 (1): 38–49.</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Mills AJ, Cowling RM, Fey M, Kerley G, Donaldson J, Sigwela A, Skowno A &amp; Rundel P 2005. Effects of goat pastoralism on ecosystem carbon storage in semiarid thicket, Eastern Cape, South Africa. </w:t>
      </w:r>
      <w:r w:rsidRPr="00352986">
        <w:rPr>
          <w:rFonts w:ascii="Calibri" w:hAnsi="Calibri"/>
          <w:i/>
          <w:iCs/>
          <w:noProof/>
          <w:sz w:val="22"/>
        </w:rPr>
        <w:t>Austral Ecology</w:t>
      </w:r>
      <w:r w:rsidRPr="00352986">
        <w:rPr>
          <w:rFonts w:ascii="Calibri" w:hAnsi="Calibri"/>
          <w:noProof/>
          <w:sz w:val="22"/>
        </w:rPr>
        <w:t xml:space="preserve"> 30: 797–80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National Geo-spatial Information 2012. National aerial photography and imagery programme [online]. Department of Rural Development and Land Reform (DRDLR). Available from: http://www.ngi.gov.za/index.php/Image-tabs-home/national-aerial-photography-and-imagery-programme.html [Accessed May 22 2012].</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Sahu B &amp; Mishra D 2011. A novel approach for selecting informative genes from gene expression data using signal-to-noise ratio and t-statistics. In </w:t>
      </w:r>
      <w:r w:rsidRPr="00352986">
        <w:rPr>
          <w:rFonts w:ascii="Calibri" w:hAnsi="Calibri"/>
          <w:i/>
          <w:iCs/>
          <w:noProof/>
          <w:sz w:val="22"/>
        </w:rPr>
        <w:t>2011 2nd International Conference on Computer and Communication Technology (ICCCT-2011)</w:t>
      </w:r>
      <w:r w:rsidRPr="00352986">
        <w:rPr>
          <w:rFonts w:ascii="Calibri" w:hAnsi="Calibri"/>
          <w:noProof/>
          <w:sz w:val="22"/>
        </w:rPr>
        <w:t>, 5–10. Allahabad, India: IEEE.</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Sigwela A, Kerley G, Mills AJ &amp; Cowling RM 2009. The impact of browsing-induced degradation on the reproduction of subtropical thicket canopy shrubs and trees. </w:t>
      </w:r>
      <w:r w:rsidRPr="00352986">
        <w:rPr>
          <w:rFonts w:ascii="Calibri" w:hAnsi="Calibri"/>
          <w:i/>
          <w:iCs/>
          <w:noProof/>
          <w:sz w:val="22"/>
        </w:rPr>
        <w:t>South African Journal of Botany</w:t>
      </w:r>
      <w:r w:rsidRPr="00352986">
        <w:rPr>
          <w:rFonts w:ascii="Calibri" w:hAnsi="Calibri"/>
          <w:noProof/>
          <w:sz w:val="22"/>
        </w:rPr>
        <w:t xml:space="preserve"> 75 (2): 262–267.</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lastRenderedPageBreak/>
        <w:t xml:space="preserve">Singh M, Malhi Y &amp; Bhagwat S 2014. Biomass estimation of mixed forest landscape using a Fourier transform texture-based approach on very-high-resolution optical satellite imagery. </w:t>
      </w:r>
      <w:r w:rsidRPr="00352986">
        <w:rPr>
          <w:rFonts w:ascii="Calibri" w:hAnsi="Calibri"/>
          <w:i/>
          <w:iCs/>
          <w:noProof/>
          <w:sz w:val="22"/>
        </w:rPr>
        <w:t>International Journal of Remote Sensing</w:t>
      </w:r>
      <w:r w:rsidRPr="00352986">
        <w:rPr>
          <w:rFonts w:ascii="Calibri" w:hAnsi="Calibri"/>
          <w:noProof/>
          <w:sz w:val="22"/>
        </w:rPr>
        <w:t xml:space="preserve"> 35 (9): 3331–3349.</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Strobl C, Boulesteix A-L, Kneib T, Augustin T &amp; Zeileis A 2008. Conditional variable importance for random forests. </w:t>
      </w:r>
      <w:r w:rsidRPr="00352986">
        <w:rPr>
          <w:rFonts w:ascii="Calibri" w:hAnsi="Calibri"/>
          <w:i/>
          <w:iCs/>
          <w:noProof/>
          <w:sz w:val="22"/>
        </w:rPr>
        <w:t>BMC bioinformatics</w:t>
      </w:r>
      <w:r w:rsidRPr="00352986">
        <w:rPr>
          <w:rFonts w:ascii="Calibri" w:hAnsi="Calibri"/>
          <w:noProof/>
          <w:sz w:val="22"/>
        </w:rPr>
        <w:t xml:space="preserve"> 9: 307.</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Tolosi L &amp; Lengauer T 2011. Classification with correlated features: unreliability of feature ranking and solutions. </w:t>
      </w:r>
      <w:r w:rsidRPr="00352986">
        <w:rPr>
          <w:rFonts w:ascii="Calibri" w:hAnsi="Calibri"/>
          <w:i/>
          <w:iCs/>
          <w:noProof/>
          <w:sz w:val="22"/>
        </w:rPr>
        <w:t>Bioinformatics</w:t>
      </w:r>
      <w:r w:rsidRPr="00352986">
        <w:rPr>
          <w:rFonts w:ascii="Calibri" w:hAnsi="Calibri"/>
          <w:noProof/>
          <w:sz w:val="22"/>
        </w:rPr>
        <w:t xml:space="preserve"> 27 (14): 1986–199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Vlok J, Cowling RM &amp; Wolf T 2005. A vegetation map for the Little Karoo. Unpublished maps and report for a SKEP project supported by CEPF grant no 106441030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Van der Vyver ML, Cowling RM, Mills AJ &amp; Difford M 2013. Spontaneous return of biodiversity in restored subtropical thicket: Portulacaria afra as an ecosystem engineer. </w:t>
      </w:r>
      <w:r w:rsidRPr="00352986">
        <w:rPr>
          <w:rFonts w:ascii="Calibri" w:hAnsi="Calibri"/>
          <w:i/>
          <w:iCs/>
          <w:noProof/>
          <w:sz w:val="22"/>
        </w:rPr>
        <w:t>Restoration Ecology</w:t>
      </w:r>
      <w:r w:rsidRPr="00352986">
        <w:rPr>
          <w:rFonts w:ascii="Calibri" w:hAnsi="Calibri"/>
          <w:noProof/>
          <w:sz w:val="22"/>
        </w:rPr>
        <w:t xml:space="preserve"> 21 (6): 736–74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Yousef M, Jung S, Showe LC &amp; Showe MK 2007. Recursive cluster elimination (RCE) for classification and feature selection from gene expression data. </w:t>
      </w:r>
      <w:r w:rsidRPr="00352986">
        <w:rPr>
          <w:rFonts w:ascii="Calibri" w:hAnsi="Calibri"/>
          <w:i/>
          <w:iCs/>
          <w:noProof/>
          <w:sz w:val="22"/>
        </w:rPr>
        <w:t>BMC Bioinformatics</w:t>
      </w:r>
      <w:r w:rsidRPr="00352986">
        <w:rPr>
          <w:rFonts w:ascii="Calibri" w:hAnsi="Calibri"/>
          <w:noProof/>
          <w:sz w:val="22"/>
        </w:rPr>
        <w:t xml:space="preserve"> 8 (144).</w:t>
      </w:r>
    </w:p>
    <w:p w:rsidR="00352986" w:rsidRPr="00352986" w:rsidRDefault="00352986">
      <w:pPr>
        <w:pStyle w:val="NormalWeb"/>
        <w:ind w:left="480" w:hanging="480"/>
        <w:divId w:val="1079210790"/>
        <w:rPr>
          <w:rFonts w:ascii="Calibri" w:hAnsi="Calibri"/>
          <w:noProof/>
          <w:sz w:val="22"/>
        </w:rPr>
      </w:pPr>
      <w:r w:rsidRPr="00352986">
        <w:rPr>
          <w:rFonts w:ascii="Calibri" w:hAnsi="Calibri"/>
          <w:noProof/>
          <w:sz w:val="22"/>
        </w:rPr>
        <w:t xml:space="preserve">Yu L &amp; Liu H 2004. Efficient feature selection via analysis of relevance and redundancy. </w:t>
      </w:r>
      <w:r w:rsidRPr="00352986">
        <w:rPr>
          <w:rFonts w:ascii="Calibri" w:hAnsi="Calibri"/>
          <w:i/>
          <w:iCs/>
          <w:noProof/>
          <w:sz w:val="22"/>
        </w:rPr>
        <w:t>Journal of Machine Learning Research</w:t>
      </w:r>
      <w:r w:rsidRPr="00352986">
        <w:rPr>
          <w:rFonts w:ascii="Calibri" w:hAnsi="Calibri"/>
          <w:noProof/>
          <w:sz w:val="22"/>
        </w:rPr>
        <w:t xml:space="preserve"> 5 (2004): 1205–1224.</w:t>
      </w:r>
    </w:p>
    <w:p w:rsidR="004846EE" w:rsidRPr="00671705" w:rsidRDefault="00AD23B1" w:rsidP="004846EE">
      <w:r w:rsidRPr="00671705">
        <w:fldChar w:fldCharType="end"/>
      </w:r>
    </w:p>
    <w:sectPr w:rsidR="004846EE" w:rsidRPr="00671705" w:rsidSect="008F4876">
      <w:pgSz w:w="12240" w:h="15840"/>
      <w:pgMar w:top="1077" w:right="1077" w:bottom="1077" w:left="1077"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67F32B9F"/>
    <w:multiLevelType w:val="multilevel"/>
    <w:tmpl w:val="EA02079E"/>
    <w:lvl w:ilvl="0">
      <w:start w:val="1"/>
      <w:numFmt w:val="decimal"/>
      <w:pStyle w:val="Heading1"/>
      <w:lvlText w:val="CHAPTER %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5460"/>
    <w:rsid w:val="000007CF"/>
    <w:rsid w:val="000A4863"/>
    <w:rsid w:val="000A7F59"/>
    <w:rsid w:val="00103A68"/>
    <w:rsid w:val="001705BF"/>
    <w:rsid w:val="001914D6"/>
    <w:rsid w:val="001A39E8"/>
    <w:rsid w:val="00201327"/>
    <w:rsid w:val="00276E4E"/>
    <w:rsid w:val="00352986"/>
    <w:rsid w:val="003659C1"/>
    <w:rsid w:val="00375FE2"/>
    <w:rsid w:val="003A62E3"/>
    <w:rsid w:val="003E30EE"/>
    <w:rsid w:val="00410928"/>
    <w:rsid w:val="00426072"/>
    <w:rsid w:val="00435460"/>
    <w:rsid w:val="00483A91"/>
    <w:rsid w:val="004846EE"/>
    <w:rsid w:val="004B3FC6"/>
    <w:rsid w:val="004B590C"/>
    <w:rsid w:val="00524750"/>
    <w:rsid w:val="005E143F"/>
    <w:rsid w:val="00610C3C"/>
    <w:rsid w:val="00636769"/>
    <w:rsid w:val="00656837"/>
    <w:rsid w:val="00671705"/>
    <w:rsid w:val="00782E7E"/>
    <w:rsid w:val="007B649E"/>
    <w:rsid w:val="007D0A34"/>
    <w:rsid w:val="007F1A02"/>
    <w:rsid w:val="00815847"/>
    <w:rsid w:val="00831AF1"/>
    <w:rsid w:val="00841B80"/>
    <w:rsid w:val="008637A5"/>
    <w:rsid w:val="0086457F"/>
    <w:rsid w:val="008C39FB"/>
    <w:rsid w:val="008D6F07"/>
    <w:rsid w:val="008E00C2"/>
    <w:rsid w:val="008E0E3C"/>
    <w:rsid w:val="008F4876"/>
    <w:rsid w:val="00903253"/>
    <w:rsid w:val="009547C7"/>
    <w:rsid w:val="00996EE8"/>
    <w:rsid w:val="00A038DE"/>
    <w:rsid w:val="00A856B0"/>
    <w:rsid w:val="00AB7306"/>
    <w:rsid w:val="00AC19A1"/>
    <w:rsid w:val="00AD23B1"/>
    <w:rsid w:val="00B74405"/>
    <w:rsid w:val="00BA5D13"/>
    <w:rsid w:val="00C32E41"/>
    <w:rsid w:val="00C811D2"/>
    <w:rsid w:val="00D36717"/>
    <w:rsid w:val="00D54277"/>
    <w:rsid w:val="00D6114B"/>
    <w:rsid w:val="00E20697"/>
    <w:rsid w:val="00E568D4"/>
    <w:rsid w:val="00E65E28"/>
    <w:rsid w:val="00E712D5"/>
    <w:rsid w:val="00E75531"/>
    <w:rsid w:val="00F05D96"/>
    <w:rsid w:val="00FB5FDB"/>
    <w:rsid w:val="00FD26D8"/>
    <w:rsid w:val="00FF4FA6"/>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FC4D9D-3EEE-43C8-9997-2048AD737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ZA"/>
    </w:rPr>
  </w:style>
  <w:style w:type="paragraph" w:styleId="Heading1">
    <w:name w:val="heading 1"/>
    <w:basedOn w:val="Normal"/>
    <w:next w:val="Normal"/>
    <w:link w:val="Heading1Char"/>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979797" w:themeColor="background1" w:themeShade="F2"/>
        <w:bottom w:val="single" w:sz="24" w:space="1" w:color="979797" w:themeColor="background1" w:themeShade="F2"/>
      </w:pBdr>
      <w:shd w:val="clear" w:color="auto" w:fill="979797"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979797"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paragraph" w:customStyle="1" w:styleId="1TeksCharChar">
    <w:name w:val="1_Teks Char Char"/>
    <w:basedOn w:val="Normal"/>
    <w:link w:val="1TeksCharCharChar"/>
    <w:rsid w:val="00E20697"/>
    <w:pPr>
      <w:spacing w:before="120" w:after="120" w:line="360" w:lineRule="auto"/>
      <w:jc w:val="both"/>
    </w:pPr>
    <w:rPr>
      <w:rFonts w:ascii="Times New Roman" w:eastAsia="Times New Roman" w:hAnsi="Times New Roman" w:cs="Times New Roman"/>
      <w:sz w:val="24"/>
      <w:szCs w:val="24"/>
      <w:lang w:val="en-GB" w:eastAsia="en-US"/>
    </w:rPr>
  </w:style>
  <w:style w:type="character" w:customStyle="1" w:styleId="1TeksCharCharChar">
    <w:name w:val="1_Teks Char Char Char"/>
    <w:link w:val="1TeksCharChar"/>
    <w:rsid w:val="00E20697"/>
    <w:rPr>
      <w:rFonts w:ascii="Times New Roman" w:eastAsia="Times New Roman" w:hAnsi="Times New Roman" w:cs="Times New Roman"/>
      <w:sz w:val="24"/>
      <w:szCs w:val="24"/>
      <w:lang w:val="en-GB" w:eastAsia="en-US"/>
    </w:rPr>
  </w:style>
  <w:style w:type="table" w:styleId="TableGrid">
    <w:name w:val="Table Grid"/>
    <w:basedOn w:val="TableNormal"/>
    <w:rsid w:val="00201327"/>
    <w:pPr>
      <w:spacing w:after="0" w:line="240" w:lineRule="auto"/>
    </w:pPr>
    <w:rPr>
      <w:rFonts w:ascii="Times New Roman" w:eastAsia="Times New Roman" w:hAnsi="Times New Roman" w:cs="Times New Roman"/>
      <w:sz w:val="20"/>
      <w:szCs w:val="20"/>
      <w:lang w:val="en-ZA"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TableText">
    <w:name w:val="1_Table Text"/>
    <w:basedOn w:val="Normal"/>
    <w:link w:val="1TableTextChar"/>
    <w:rsid w:val="001A39E8"/>
    <w:pPr>
      <w:spacing w:before="120" w:after="120" w:line="240" w:lineRule="auto"/>
    </w:pPr>
    <w:rPr>
      <w:rFonts w:ascii="Arial" w:eastAsia="Times New Roman" w:hAnsi="Arial" w:cs="Times New Roman"/>
      <w:sz w:val="16"/>
      <w:szCs w:val="16"/>
      <w:lang w:val="en-GB" w:eastAsia="en-US"/>
    </w:rPr>
  </w:style>
  <w:style w:type="character" w:customStyle="1" w:styleId="1TableTextChar">
    <w:name w:val="1_Table Text Char"/>
    <w:link w:val="1TableText"/>
    <w:rsid w:val="001A39E8"/>
    <w:rPr>
      <w:rFonts w:ascii="Arial" w:eastAsia="Times New Roman" w:hAnsi="Arial" w:cs="Times New Roman"/>
      <w:sz w:val="16"/>
      <w:szCs w:val="16"/>
      <w:lang w:val="en-GB" w:eastAsia="en-US"/>
    </w:rPr>
  </w:style>
  <w:style w:type="paragraph" w:customStyle="1" w:styleId="1Tablecaption">
    <w:name w:val="1_Table caption"/>
    <w:basedOn w:val="Normal"/>
    <w:link w:val="1TablecaptionChar"/>
    <w:autoRedefine/>
    <w:rsid w:val="001A39E8"/>
    <w:pPr>
      <w:tabs>
        <w:tab w:val="num" w:pos="993"/>
      </w:tabs>
      <w:spacing w:before="60" w:after="20" w:line="360" w:lineRule="auto"/>
      <w:ind w:left="1009" w:hanging="1009"/>
    </w:pPr>
    <w:rPr>
      <w:rFonts w:ascii="Times New Roman" w:eastAsia="Times New Roman" w:hAnsi="Times New Roman" w:cs="Times New Roman"/>
      <w:sz w:val="20"/>
      <w:szCs w:val="24"/>
      <w:lang w:val="en-GB" w:eastAsia="en-US"/>
    </w:rPr>
  </w:style>
  <w:style w:type="character" w:customStyle="1" w:styleId="1TablecaptionChar">
    <w:name w:val="1_Table caption Char"/>
    <w:basedOn w:val="DefaultParagraphFont"/>
    <w:link w:val="1Tablecaption"/>
    <w:rsid w:val="001A39E8"/>
    <w:rPr>
      <w:rFonts w:ascii="Times New Roman" w:eastAsia="Times New Roman" w:hAnsi="Times New Roman" w:cs="Times New Roman"/>
      <w:sz w:val="20"/>
      <w:szCs w:val="24"/>
      <w:lang w:val="en-GB" w:eastAsia="en-US"/>
    </w:rPr>
  </w:style>
  <w:style w:type="table" w:customStyle="1" w:styleId="MyThesisTable">
    <w:name w:val="MyThesis Table"/>
    <w:basedOn w:val="TableNormal"/>
    <w:uiPriority w:val="99"/>
    <w:rsid w:val="001A39E8"/>
    <w:pPr>
      <w:keepNext/>
      <w:keepLines/>
      <w:spacing w:after="0" w:line="240" w:lineRule="auto"/>
    </w:pPr>
    <w:rPr>
      <w:rFonts w:ascii="Arial" w:eastAsia="Times New Roman" w:hAnsi="Arial" w:cs="Times New Roman"/>
      <w:sz w:val="16"/>
      <w:szCs w:val="20"/>
      <w:lang w:val="en-ZA" w:eastAsia="en-ZA"/>
    </w:rPr>
    <w:tblPr>
      <w:tblStyleRowBandSize w:val="1"/>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BalloonText">
    <w:name w:val="Balloon Text"/>
    <w:basedOn w:val="Normal"/>
    <w:link w:val="BalloonTextChar"/>
    <w:uiPriority w:val="99"/>
    <w:semiHidden/>
    <w:unhideWhenUsed/>
    <w:rsid w:val="00AD23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3B1"/>
    <w:rPr>
      <w:rFonts w:ascii="Segoe UI" w:hAnsi="Segoe UI" w:cs="Segoe UI"/>
      <w:sz w:val="18"/>
      <w:szCs w:val="18"/>
    </w:rPr>
  </w:style>
  <w:style w:type="paragraph" w:styleId="NormalWeb">
    <w:name w:val="Normal (Web)"/>
    <w:basedOn w:val="Normal"/>
    <w:uiPriority w:val="99"/>
    <w:unhideWhenUsed/>
    <w:rsid w:val="00AD23B1"/>
    <w:pPr>
      <w:spacing w:before="100" w:beforeAutospacing="1" w:after="100" w:afterAutospacing="1" w:line="240" w:lineRule="auto"/>
    </w:pPr>
    <w:rPr>
      <w:rFonts w:ascii="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3451058">
      <w:bodyDiv w:val="1"/>
      <w:marLeft w:val="0"/>
      <w:marRight w:val="0"/>
      <w:marTop w:val="0"/>
      <w:marBottom w:val="0"/>
      <w:divBdr>
        <w:top w:val="none" w:sz="0" w:space="0" w:color="auto"/>
        <w:left w:val="none" w:sz="0" w:space="0" w:color="auto"/>
        <w:bottom w:val="none" w:sz="0" w:space="0" w:color="auto"/>
        <w:right w:val="none" w:sz="0" w:space="0" w:color="auto"/>
      </w:divBdr>
      <w:divsChild>
        <w:div w:id="57092589">
          <w:marLeft w:val="0"/>
          <w:marRight w:val="0"/>
          <w:marTop w:val="0"/>
          <w:marBottom w:val="0"/>
          <w:divBdr>
            <w:top w:val="none" w:sz="0" w:space="0" w:color="auto"/>
            <w:left w:val="none" w:sz="0" w:space="0" w:color="auto"/>
            <w:bottom w:val="none" w:sz="0" w:space="0" w:color="auto"/>
            <w:right w:val="none" w:sz="0" w:space="0" w:color="auto"/>
          </w:divBdr>
          <w:divsChild>
            <w:div w:id="1725130460">
              <w:marLeft w:val="0"/>
              <w:marRight w:val="0"/>
              <w:marTop w:val="0"/>
              <w:marBottom w:val="0"/>
              <w:divBdr>
                <w:top w:val="none" w:sz="0" w:space="0" w:color="auto"/>
                <w:left w:val="none" w:sz="0" w:space="0" w:color="auto"/>
                <w:bottom w:val="none" w:sz="0" w:space="0" w:color="auto"/>
                <w:right w:val="none" w:sz="0" w:space="0" w:color="auto"/>
              </w:divBdr>
              <w:divsChild>
                <w:div w:id="797458477">
                  <w:marLeft w:val="0"/>
                  <w:marRight w:val="0"/>
                  <w:marTop w:val="0"/>
                  <w:marBottom w:val="0"/>
                  <w:divBdr>
                    <w:top w:val="none" w:sz="0" w:space="0" w:color="auto"/>
                    <w:left w:val="none" w:sz="0" w:space="0" w:color="auto"/>
                    <w:bottom w:val="none" w:sz="0" w:space="0" w:color="auto"/>
                    <w:right w:val="none" w:sz="0" w:space="0" w:color="auto"/>
                  </w:divBdr>
                  <w:divsChild>
                    <w:div w:id="1527672295">
                      <w:marLeft w:val="0"/>
                      <w:marRight w:val="0"/>
                      <w:marTop w:val="0"/>
                      <w:marBottom w:val="0"/>
                      <w:divBdr>
                        <w:top w:val="none" w:sz="0" w:space="0" w:color="auto"/>
                        <w:left w:val="none" w:sz="0" w:space="0" w:color="auto"/>
                        <w:bottom w:val="none" w:sz="0" w:space="0" w:color="auto"/>
                        <w:right w:val="none" w:sz="0" w:space="0" w:color="auto"/>
                      </w:divBdr>
                      <w:divsChild>
                        <w:div w:id="182523037">
                          <w:marLeft w:val="0"/>
                          <w:marRight w:val="0"/>
                          <w:marTop w:val="0"/>
                          <w:marBottom w:val="0"/>
                          <w:divBdr>
                            <w:top w:val="none" w:sz="0" w:space="0" w:color="auto"/>
                            <w:left w:val="none" w:sz="0" w:space="0" w:color="auto"/>
                            <w:bottom w:val="none" w:sz="0" w:space="0" w:color="auto"/>
                            <w:right w:val="none" w:sz="0" w:space="0" w:color="auto"/>
                          </w:divBdr>
                          <w:divsChild>
                            <w:div w:id="128480130">
                              <w:marLeft w:val="0"/>
                              <w:marRight w:val="0"/>
                              <w:marTop w:val="0"/>
                              <w:marBottom w:val="0"/>
                              <w:divBdr>
                                <w:top w:val="none" w:sz="0" w:space="0" w:color="auto"/>
                                <w:left w:val="none" w:sz="0" w:space="0" w:color="auto"/>
                                <w:bottom w:val="none" w:sz="0" w:space="0" w:color="auto"/>
                                <w:right w:val="none" w:sz="0" w:space="0" w:color="auto"/>
                              </w:divBdr>
                              <w:divsChild>
                                <w:div w:id="1921909450">
                                  <w:marLeft w:val="0"/>
                                  <w:marRight w:val="0"/>
                                  <w:marTop w:val="0"/>
                                  <w:marBottom w:val="0"/>
                                  <w:divBdr>
                                    <w:top w:val="none" w:sz="0" w:space="0" w:color="auto"/>
                                    <w:left w:val="none" w:sz="0" w:space="0" w:color="auto"/>
                                    <w:bottom w:val="none" w:sz="0" w:space="0" w:color="auto"/>
                                    <w:right w:val="none" w:sz="0" w:space="0" w:color="auto"/>
                                  </w:divBdr>
                                  <w:divsChild>
                                    <w:div w:id="1698121023">
                                      <w:marLeft w:val="0"/>
                                      <w:marRight w:val="0"/>
                                      <w:marTop w:val="0"/>
                                      <w:marBottom w:val="0"/>
                                      <w:divBdr>
                                        <w:top w:val="none" w:sz="0" w:space="0" w:color="auto"/>
                                        <w:left w:val="none" w:sz="0" w:space="0" w:color="auto"/>
                                        <w:bottom w:val="none" w:sz="0" w:space="0" w:color="auto"/>
                                        <w:right w:val="none" w:sz="0" w:space="0" w:color="auto"/>
                                      </w:divBdr>
                                      <w:divsChild>
                                        <w:div w:id="396901335">
                                          <w:marLeft w:val="0"/>
                                          <w:marRight w:val="0"/>
                                          <w:marTop w:val="0"/>
                                          <w:marBottom w:val="0"/>
                                          <w:divBdr>
                                            <w:top w:val="none" w:sz="0" w:space="0" w:color="auto"/>
                                            <w:left w:val="none" w:sz="0" w:space="0" w:color="auto"/>
                                            <w:bottom w:val="none" w:sz="0" w:space="0" w:color="auto"/>
                                            <w:right w:val="none" w:sz="0" w:space="0" w:color="auto"/>
                                          </w:divBdr>
                                          <w:divsChild>
                                            <w:div w:id="1269893528">
                                              <w:marLeft w:val="0"/>
                                              <w:marRight w:val="0"/>
                                              <w:marTop w:val="0"/>
                                              <w:marBottom w:val="0"/>
                                              <w:divBdr>
                                                <w:top w:val="none" w:sz="0" w:space="0" w:color="auto"/>
                                                <w:left w:val="none" w:sz="0" w:space="0" w:color="auto"/>
                                                <w:bottom w:val="none" w:sz="0" w:space="0" w:color="auto"/>
                                                <w:right w:val="none" w:sz="0" w:space="0" w:color="auto"/>
                                              </w:divBdr>
                                              <w:divsChild>
                                                <w:div w:id="1567104341">
                                                  <w:marLeft w:val="0"/>
                                                  <w:marRight w:val="0"/>
                                                  <w:marTop w:val="0"/>
                                                  <w:marBottom w:val="0"/>
                                                  <w:divBdr>
                                                    <w:top w:val="none" w:sz="0" w:space="0" w:color="auto"/>
                                                    <w:left w:val="none" w:sz="0" w:space="0" w:color="auto"/>
                                                    <w:bottom w:val="none" w:sz="0" w:space="0" w:color="auto"/>
                                                    <w:right w:val="none" w:sz="0" w:space="0" w:color="auto"/>
                                                  </w:divBdr>
                                                  <w:divsChild>
                                                    <w:div w:id="1938561758">
                                                      <w:marLeft w:val="0"/>
                                                      <w:marRight w:val="0"/>
                                                      <w:marTop w:val="0"/>
                                                      <w:marBottom w:val="0"/>
                                                      <w:divBdr>
                                                        <w:top w:val="none" w:sz="0" w:space="0" w:color="auto"/>
                                                        <w:left w:val="none" w:sz="0" w:space="0" w:color="auto"/>
                                                        <w:bottom w:val="none" w:sz="0" w:space="0" w:color="auto"/>
                                                        <w:right w:val="none" w:sz="0" w:space="0" w:color="auto"/>
                                                      </w:divBdr>
                                                      <w:divsChild>
                                                        <w:div w:id="609237425">
                                                          <w:marLeft w:val="0"/>
                                                          <w:marRight w:val="0"/>
                                                          <w:marTop w:val="0"/>
                                                          <w:marBottom w:val="0"/>
                                                          <w:divBdr>
                                                            <w:top w:val="none" w:sz="0" w:space="0" w:color="auto"/>
                                                            <w:left w:val="none" w:sz="0" w:space="0" w:color="auto"/>
                                                            <w:bottom w:val="none" w:sz="0" w:space="0" w:color="auto"/>
                                                            <w:right w:val="none" w:sz="0" w:space="0" w:color="auto"/>
                                                          </w:divBdr>
                                                          <w:divsChild>
                                                            <w:div w:id="553007459">
                                                              <w:marLeft w:val="0"/>
                                                              <w:marRight w:val="0"/>
                                                              <w:marTop w:val="0"/>
                                                              <w:marBottom w:val="0"/>
                                                              <w:divBdr>
                                                                <w:top w:val="none" w:sz="0" w:space="0" w:color="auto"/>
                                                                <w:left w:val="none" w:sz="0" w:space="0" w:color="auto"/>
                                                                <w:bottom w:val="none" w:sz="0" w:space="0" w:color="auto"/>
                                                                <w:right w:val="none" w:sz="0" w:space="0" w:color="auto"/>
                                                              </w:divBdr>
                                                              <w:divsChild>
                                                                <w:div w:id="1177891745">
                                                                  <w:marLeft w:val="0"/>
                                                                  <w:marRight w:val="0"/>
                                                                  <w:marTop w:val="0"/>
                                                                  <w:marBottom w:val="0"/>
                                                                  <w:divBdr>
                                                                    <w:top w:val="none" w:sz="0" w:space="0" w:color="auto"/>
                                                                    <w:left w:val="none" w:sz="0" w:space="0" w:color="auto"/>
                                                                    <w:bottom w:val="none" w:sz="0" w:space="0" w:color="auto"/>
                                                                    <w:right w:val="none" w:sz="0" w:space="0" w:color="auto"/>
                                                                  </w:divBdr>
                                                                  <w:divsChild>
                                                                    <w:div w:id="522405350">
                                                                      <w:marLeft w:val="0"/>
                                                                      <w:marRight w:val="0"/>
                                                                      <w:marTop w:val="0"/>
                                                                      <w:marBottom w:val="0"/>
                                                                      <w:divBdr>
                                                                        <w:top w:val="none" w:sz="0" w:space="0" w:color="auto"/>
                                                                        <w:left w:val="none" w:sz="0" w:space="0" w:color="auto"/>
                                                                        <w:bottom w:val="none" w:sz="0" w:space="0" w:color="auto"/>
                                                                        <w:right w:val="none" w:sz="0" w:space="0" w:color="auto"/>
                                                                      </w:divBdr>
                                                                      <w:divsChild>
                                                                        <w:div w:id="1946499314">
                                                                          <w:marLeft w:val="0"/>
                                                                          <w:marRight w:val="0"/>
                                                                          <w:marTop w:val="0"/>
                                                                          <w:marBottom w:val="0"/>
                                                                          <w:divBdr>
                                                                            <w:top w:val="none" w:sz="0" w:space="0" w:color="auto"/>
                                                                            <w:left w:val="none" w:sz="0" w:space="0" w:color="auto"/>
                                                                            <w:bottom w:val="none" w:sz="0" w:space="0" w:color="auto"/>
                                                                            <w:right w:val="none" w:sz="0" w:space="0" w:color="auto"/>
                                                                          </w:divBdr>
                                                                          <w:divsChild>
                                                                            <w:div w:id="711229070">
                                                                              <w:marLeft w:val="0"/>
                                                                              <w:marRight w:val="0"/>
                                                                              <w:marTop w:val="0"/>
                                                                              <w:marBottom w:val="0"/>
                                                                              <w:divBdr>
                                                                                <w:top w:val="none" w:sz="0" w:space="0" w:color="auto"/>
                                                                                <w:left w:val="none" w:sz="0" w:space="0" w:color="auto"/>
                                                                                <w:bottom w:val="none" w:sz="0" w:space="0" w:color="auto"/>
                                                                                <w:right w:val="none" w:sz="0" w:space="0" w:color="auto"/>
                                                                              </w:divBdr>
                                                                              <w:divsChild>
                                                                                <w:div w:id="1114137374">
                                                                                  <w:marLeft w:val="0"/>
                                                                                  <w:marRight w:val="0"/>
                                                                                  <w:marTop w:val="0"/>
                                                                                  <w:marBottom w:val="0"/>
                                                                                  <w:divBdr>
                                                                                    <w:top w:val="none" w:sz="0" w:space="0" w:color="auto"/>
                                                                                    <w:left w:val="none" w:sz="0" w:space="0" w:color="auto"/>
                                                                                    <w:bottom w:val="none" w:sz="0" w:space="0" w:color="auto"/>
                                                                                    <w:right w:val="none" w:sz="0" w:space="0" w:color="auto"/>
                                                                                  </w:divBdr>
                                                                                  <w:divsChild>
                                                                                    <w:div w:id="1599169664">
                                                                                      <w:marLeft w:val="0"/>
                                                                                      <w:marRight w:val="0"/>
                                                                                      <w:marTop w:val="0"/>
                                                                                      <w:marBottom w:val="0"/>
                                                                                      <w:divBdr>
                                                                                        <w:top w:val="none" w:sz="0" w:space="0" w:color="auto"/>
                                                                                        <w:left w:val="none" w:sz="0" w:space="0" w:color="auto"/>
                                                                                        <w:bottom w:val="none" w:sz="0" w:space="0" w:color="auto"/>
                                                                                        <w:right w:val="none" w:sz="0" w:space="0" w:color="auto"/>
                                                                                      </w:divBdr>
                                                                                      <w:divsChild>
                                                                                        <w:div w:id="730614444">
                                                                                          <w:marLeft w:val="0"/>
                                                                                          <w:marRight w:val="0"/>
                                                                                          <w:marTop w:val="0"/>
                                                                                          <w:marBottom w:val="0"/>
                                                                                          <w:divBdr>
                                                                                            <w:top w:val="none" w:sz="0" w:space="0" w:color="auto"/>
                                                                                            <w:left w:val="none" w:sz="0" w:space="0" w:color="auto"/>
                                                                                            <w:bottom w:val="none" w:sz="0" w:space="0" w:color="auto"/>
                                                                                            <w:right w:val="none" w:sz="0" w:space="0" w:color="auto"/>
                                                                                          </w:divBdr>
                                                                                          <w:divsChild>
                                                                                            <w:div w:id="1798059384">
                                                                                              <w:marLeft w:val="0"/>
                                                                                              <w:marRight w:val="0"/>
                                                                                              <w:marTop w:val="0"/>
                                                                                              <w:marBottom w:val="0"/>
                                                                                              <w:divBdr>
                                                                                                <w:top w:val="none" w:sz="0" w:space="0" w:color="auto"/>
                                                                                                <w:left w:val="none" w:sz="0" w:space="0" w:color="auto"/>
                                                                                                <w:bottom w:val="none" w:sz="0" w:space="0" w:color="auto"/>
                                                                                                <w:right w:val="none" w:sz="0" w:space="0" w:color="auto"/>
                                                                                              </w:divBdr>
                                                                                              <w:divsChild>
                                                                                                <w:div w:id="107921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isd\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A0A0A0"/>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5CE0B82D-AF7F-4195-B1BD-B90A4FA3D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10334</TotalTime>
  <Pages>1</Pages>
  <Words>12697</Words>
  <Characters>7237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risd</dc:creator>
  <cp:keywords/>
  <cp:lastModifiedBy>harrisd</cp:lastModifiedBy>
  <cp:revision>35</cp:revision>
  <cp:lastPrinted>2014-09-28T11:33:00Z</cp:lastPrinted>
  <dcterms:created xsi:type="dcterms:W3CDTF">2014-09-21T10:22:00Z</dcterms:created>
  <dcterms:modified xsi:type="dcterms:W3CDTF">2014-09-28T15: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Document_1">
    <vt:lpwstr>True</vt:lpwstr>
  </property>
  <property fmtid="{D5CDD505-2E9C-101B-9397-08002B2CF9AE}" pid="4" name="Mendeley User Name_1">
    <vt:lpwstr>dugalh@gmail.com@www.mendeley.com</vt:lpwstr>
  </property>
  <property fmtid="{D5CDD505-2E9C-101B-9397-08002B2CF9AE}" pid="5" name="Mendeley Citation Style_1">
    <vt:lpwstr>http://csl.mendeley.com/styles/styles/harvard-stellenbosch-geog</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csl.mendeley.com/styles/11982171/apa</vt:lpwstr>
  </property>
  <property fmtid="{D5CDD505-2E9C-101B-9397-08002B2CF9AE}" pid="13" name="Mendeley Recent Style Name 3_1">
    <vt:lpwstr>American Psychological Association 6th edition - Dugal Harris</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csl.mendeley.com/styles/styles/harvard-stellenbosch-geog</vt:lpwstr>
  </property>
  <property fmtid="{D5CDD505-2E9C-101B-9397-08002B2CF9AE}" pid="19" name="Mendeley Recent Style Name 6_1">
    <vt:lpwstr>Harvard (University of Stellenbosch - Geography)</vt:lpwstr>
  </property>
  <property fmtid="{D5CDD505-2E9C-101B-9397-08002B2CF9AE}" pid="20" name="Mendeley Recent Style Id 7_1">
    <vt:lpwstr>http://www.zotero.org/styles/harvard-stellenbosch</vt:lpwstr>
  </property>
  <property fmtid="{D5CDD505-2E9C-101B-9397-08002B2CF9AE}" pid="21" name="Mendeley Recent Style Name 7_1">
    <vt:lpwstr>Harvard (University of Stellenbosch)</vt:lpwstr>
  </property>
  <property fmtid="{D5CDD505-2E9C-101B-9397-08002B2CF9AE}" pid="22" name="Mendeley Recent Style Id 8_1">
    <vt:lpwstr>http://www.zotero.org/styles/harvard1</vt:lpwstr>
  </property>
  <property fmtid="{D5CDD505-2E9C-101B-9397-08002B2CF9AE}" pid="23" name="Mendeley Recent Style Name 8_1">
    <vt:lpwstr>Harvard Reference format 1 (author-date)</vt:lpwstr>
  </property>
  <property fmtid="{D5CDD505-2E9C-101B-9397-08002B2CF9AE}" pid="24" name="Mendeley Recent Style Id 9_1">
    <vt:lpwstr>http://www.zotero.org/styles/ieee</vt:lpwstr>
  </property>
  <property fmtid="{D5CDD505-2E9C-101B-9397-08002B2CF9AE}" pid="25" name="Mendeley Recent Style Name 9_1">
    <vt:lpwstr>IEEE</vt:lpwstr>
  </property>
</Properties>
</file>